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C73BEF" w14:textId="35E9503A" w:rsidR="00AE522D" w:rsidRDefault="00AE522D" w:rsidP="00AE522D">
      <w:pPr>
        <w:widowControl/>
        <w:adjustRightInd w:val="0"/>
        <w:snapToGrid w:val="0"/>
        <w:spacing w:line="360" w:lineRule="auto"/>
        <w:rPr>
          <w:rFonts w:cs="Times New Roman"/>
          <w:szCs w:val="21"/>
        </w:rPr>
      </w:pPr>
      <w:r w:rsidRPr="003D6504">
        <w:rPr>
          <w:rFonts w:cs="Times New Roman"/>
          <w:b/>
          <w:bCs/>
          <w:kern w:val="0"/>
          <w:szCs w:val="21"/>
        </w:rPr>
        <w:t xml:space="preserve">Supplement Material </w:t>
      </w:r>
      <w:r>
        <w:rPr>
          <w:rFonts w:cs="Times New Roman"/>
          <w:b/>
          <w:bCs/>
          <w:kern w:val="0"/>
          <w:szCs w:val="21"/>
        </w:rPr>
        <w:t>1</w:t>
      </w:r>
      <w:r w:rsidRPr="003D6504">
        <w:rPr>
          <w:rFonts w:cs="Times New Roman"/>
          <w:b/>
          <w:bCs/>
          <w:kern w:val="0"/>
          <w:szCs w:val="21"/>
        </w:rPr>
        <w:t>.</w:t>
      </w:r>
    </w:p>
    <w:p w14:paraId="5AA3018D" w14:textId="64E79A8B" w:rsidR="00AE522D" w:rsidRPr="00AE522D" w:rsidRDefault="00AE522D" w:rsidP="00AE522D">
      <w:pPr>
        <w:widowControl/>
        <w:adjustRightInd w:val="0"/>
        <w:snapToGrid w:val="0"/>
        <w:spacing w:line="360" w:lineRule="auto"/>
        <w:rPr>
          <w:rFonts w:eastAsia="等线" w:cs="Times New Roman" w:hint="eastAsia"/>
          <w:color w:val="000000"/>
          <w:kern w:val="0"/>
          <w:szCs w:val="21"/>
        </w:rPr>
      </w:pPr>
      <w:r w:rsidRPr="002543AB">
        <w:rPr>
          <w:rFonts w:cs="Times New Roman"/>
          <w:szCs w:val="21"/>
        </w:rPr>
        <w:t xml:space="preserve">There were </w:t>
      </w:r>
      <w:r w:rsidRPr="002543AB">
        <w:rPr>
          <w:rFonts w:eastAsia="等线" w:cs="Times New Roman"/>
          <w:color w:val="000000"/>
          <w:kern w:val="0"/>
          <w:szCs w:val="21"/>
        </w:rPr>
        <w:t xml:space="preserve">9 cases </w:t>
      </w:r>
      <w:r w:rsidRPr="002543AB">
        <w:rPr>
          <w:rFonts w:cs="Times New Roman"/>
          <w:szCs w:val="21"/>
        </w:rPr>
        <w:t xml:space="preserve">reported from </w:t>
      </w:r>
      <w:r w:rsidRPr="002543AB">
        <w:rPr>
          <w:rFonts w:eastAsia="等线" w:cs="Times New Roman"/>
          <w:color w:val="000000"/>
          <w:kern w:val="0"/>
          <w:szCs w:val="21"/>
        </w:rPr>
        <w:t>RK,</w:t>
      </w:r>
      <w:r w:rsidRPr="002543AB">
        <w:rPr>
          <w:rFonts w:eastAsia="等线" w:cs="Times New Roman"/>
          <w:color w:val="000000"/>
          <w:kern w:val="0"/>
          <w:szCs w:val="21"/>
        </w:rPr>
        <w:fldChar w:fldCharType="begin">
          <w:fldData xml:space="preserve">PEVuZE5vdGU+PENpdGU+PEF1dGhvcj5MZWFoZXk8L0F1dGhvcj48WWVhcj4xOTk0PC9ZZWFyPjxS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</w:fldData>
        </w:fldChar>
      </w:r>
      <w:r>
        <w:rPr>
          <w:rFonts w:eastAsia="等线" w:cs="Times New Roman"/>
          <w:color w:val="000000"/>
          <w:kern w:val="0"/>
          <w:szCs w:val="21"/>
        </w:rPr>
        <w:instrText xml:space="preserve"> ADDIN EN.CITE </w:instrText>
      </w:r>
      <w:r>
        <w:rPr>
          <w:rFonts w:eastAsia="等线" w:cs="Times New Roman"/>
          <w:color w:val="000000"/>
          <w:kern w:val="0"/>
          <w:szCs w:val="21"/>
        </w:rPr>
        <w:fldChar w:fldCharType="begin">
          <w:fldData xml:space="preserve">PEVuZE5vdGU+PENpdGU+PEF1dGhvcj5MZWFoZXk8L0F1dGhvcj48WWVhcj4xOTk0PC9ZZWFyPjxS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</w:fldData>
        </w:fldChar>
      </w:r>
      <w:r>
        <w:rPr>
          <w:rFonts w:eastAsia="等线" w:cs="Times New Roman"/>
          <w:color w:val="000000"/>
          <w:kern w:val="0"/>
          <w:szCs w:val="21"/>
        </w:rPr>
        <w:instrText xml:space="preserve"> ADDIN EN.CITE.DATA </w:instrText>
      </w:r>
      <w:r>
        <w:rPr>
          <w:rFonts w:eastAsia="等线" w:cs="Times New Roman"/>
          <w:color w:val="000000"/>
          <w:kern w:val="0"/>
          <w:szCs w:val="21"/>
        </w:rPr>
      </w:r>
      <w:r>
        <w:rPr>
          <w:rFonts w:eastAsia="等线" w:cs="Times New Roman"/>
          <w:color w:val="000000"/>
          <w:kern w:val="0"/>
          <w:szCs w:val="21"/>
        </w:rPr>
        <w:fldChar w:fldCharType="end"/>
      </w:r>
      <w:r w:rsidRPr="002543AB">
        <w:rPr>
          <w:rFonts w:eastAsia="等线" w:cs="Times New Roman"/>
          <w:color w:val="000000"/>
          <w:kern w:val="0"/>
          <w:szCs w:val="21"/>
        </w:rPr>
        <w:fldChar w:fldCharType="separate"/>
      </w:r>
      <w:r w:rsidRPr="00AE522D">
        <w:rPr>
          <w:rFonts w:eastAsia="等线" w:cs="Times New Roman"/>
          <w:noProof/>
          <w:color w:val="000000"/>
          <w:kern w:val="0"/>
          <w:szCs w:val="21"/>
          <w:vertAlign w:val="superscript"/>
        </w:rPr>
        <w:t>1-4</w:t>
      </w:r>
      <w:r w:rsidRPr="002543AB">
        <w:rPr>
          <w:rFonts w:eastAsia="等线" w:cs="Times New Roman"/>
          <w:color w:val="000000"/>
          <w:kern w:val="0"/>
          <w:szCs w:val="21"/>
        </w:rPr>
        <w:fldChar w:fldCharType="end"/>
      </w:r>
      <w:r w:rsidRPr="002543AB">
        <w:rPr>
          <w:rFonts w:eastAsia="等线" w:cs="Times New Roman"/>
          <w:color w:val="000000"/>
          <w:kern w:val="0"/>
          <w:szCs w:val="21"/>
        </w:rPr>
        <w:t xml:space="preserve"> </w:t>
      </w:r>
      <w:r>
        <w:rPr>
          <w:rFonts w:eastAsia="等线" w:cs="Times New Roman"/>
          <w:color w:val="000000"/>
          <w:kern w:val="0"/>
          <w:szCs w:val="21"/>
        </w:rPr>
        <w:t>8 cases from AK,</w:t>
      </w:r>
      <w:r>
        <w:rPr>
          <w:rFonts w:eastAsia="等线" w:cs="Times New Roman"/>
          <w:color w:val="000000"/>
          <w:kern w:val="0"/>
          <w:szCs w:val="21"/>
        </w:rPr>
        <w:fldChar w:fldCharType="begin">
          <w:fldData xml:space="preserve">PEVuZE5vdGU+PENpdGU+PEF1dGhvcj5FcmtpbjwvQXV0aG9yPjxZZWFyPjE5OTg8L1llYXI+PFJl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</w:fldData>
        </w:fldChar>
      </w:r>
      <w:r>
        <w:rPr>
          <w:rFonts w:eastAsia="等线" w:cs="Times New Roman"/>
          <w:color w:val="000000"/>
          <w:kern w:val="0"/>
          <w:szCs w:val="21"/>
        </w:rPr>
        <w:instrText xml:space="preserve"> ADDIN EN.CITE </w:instrText>
      </w:r>
      <w:r>
        <w:rPr>
          <w:rFonts w:eastAsia="等线" w:cs="Times New Roman"/>
          <w:color w:val="000000"/>
          <w:kern w:val="0"/>
          <w:szCs w:val="21"/>
        </w:rPr>
        <w:fldChar w:fldCharType="begin">
          <w:fldData xml:space="preserve">PEVuZE5vdGU+PENpdGU+PEF1dGhvcj5FcmtpbjwvQXV0aG9yPjxZZWFyPjE5OTg8L1llYXI+PFJl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</w:fldData>
        </w:fldChar>
      </w:r>
      <w:r>
        <w:rPr>
          <w:rFonts w:eastAsia="等线" w:cs="Times New Roman"/>
          <w:color w:val="000000"/>
          <w:kern w:val="0"/>
          <w:szCs w:val="21"/>
        </w:rPr>
        <w:instrText xml:space="preserve"> ADDIN EN.CITE.DATA </w:instrText>
      </w:r>
      <w:r>
        <w:rPr>
          <w:rFonts w:eastAsia="等线" w:cs="Times New Roman"/>
          <w:color w:val="000000"/>
          <w:kern w:val="0"/>
          <w:szCs w:val="21"/>
        </w:rPr>
      </w:r>
      <w:r>
        <w:rPr>
          <w:rFonts w:eastAsia="等线" w:cs="Times New Roman"/>
          <w:color w:val="000000"/>
          <w:kern w:val="0"/>
          <w:szCs w:val="21"/>
        </w:rPr>
        <w:fldChar w:fldCharType="end"/>
      </w:r>
      <w:r>
        <w:rPr>
          <w:rFonts w:eastAsia="等线" w:cs="Times New Roman"/>
          <w:color w:val="000000"/>
          <w:kern w:val="0"/>
          <w:szCs w:val="21"/>
        </w:rPr>
        <w:fldChar w:fldCharType="separate"/>
      </w:r>
      <w:r w:rsidRPr="00AE522D">
        <w:rPr>
          <w:rFonts w:eastAsia="等线" w:cs="Times New Roman"/>
          <w:noProof/>
          <w:color w:val="000000"/>
          <w:kern w:val="0"/>
          <w:szCs w:val="21"/>
          <w:vertAlign w:val="superscript"/>
        </w:rPr>
        <w:t>5-9</w:t>
      </w:r>
      <w:r>
        <w:rPr>
          <w:rFonts w:eastAsia="等线" w:cs="Times New Roman"/>
          <w:color w:val="000000"/>
          <w:kern w:val="0"/>
          <w:szCs w:val="21"/>
        </w:rPr>
        <w:fldChar w:fldCharType="end"/>
      </w:r>
      <w:r>
        <w:rPr>
          <w:rFonts w:eastAsia="等线" w:cs="Times New Roman"/>
          <w:color w:val="000000"/>
          <w:kern w:val="0"/>
          <w:szCs w:val="21"/>
        </w:rPr>
        <w:t xml:space="preserve"> 83</w:t>
      </w:r>
      <w:r w:rsidRPr="002543AB">
        <w:rPr>
          <w:rFonts w:eastAsia="等线" w:cs="Times New Roman"/>
          <w:color w:val="000000"/>
          <w:kern w:val="0"/>
          <w:szCs w:val="21"/>
        </w:rPr>
        <w:t xml:space="preserve"> cases from PRK,</w:t>
      </w:r>
      <w:r w:rsidRPr="002543AB">
        <w:rPr>
          <w:rFonts w:eastAsia="等线" w:cs="Times New Roman"/>
          <w:color w:val="000000"/>
          <w:kern w:val="0"/>
          <w:szCs w:val="21"/>
        </w:rPr>
        <w:fldChar w:fldCharType="begin">
          <w:fldData xml:space="preserve">PEVuZE5vdGU+PENpdGU+PEF1dGhvcj5IZWlkZW1hbm48L0F1dGhvcj48WWVhcj4yMDAwPC9ZZWFy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</w:fldData>
        </w:fldChar>
      </w:r>
      <w:r>
        <w:rPr>
          <w:rFonts w:eastAsia="等线" w:cs="Times New Roman"/>
          <w:color w:val="000000"/>
          <w:kern w:val="0"/>
          <w:szCs w:val="21"/>
        </w:rPr>
        <w:instrText xml:space="preserve"> ADDIN EN.CITE </w:instrText>
      </w:r>
      <w:r>
        <w:rPr>
          <w:rFonts w:eastAsia="等线" w:cs="Times New Roman"/>
          <w:color w:val="000000"/>
          <w:kern w:val="0"/>
          <w:szCs w:val="21"/>
        </w:rPr>
        <w:fldChar w:fldCharType="begin">
          <w:fldData xml:space="preserve">PEVuZE5vdGU+PENpdGU+PEF1dGhvcj5IZWlkZW1hbm48L0F1dGhvcj48WWVhcj4yMDAwPC9ZZWFy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</w:fldData>
        </w:fldChar>
      </w:r>
      <w:r>
        <w:rPr>
          <w:rFonts w:eastAsia="等线" w:cs="Times New Roman"/>
          <w:color w:val="000000"/>
          <w:kern w:val="0"/>
          <w:szCs w:val="21"/>
        </w:rPr>
        <w:instrText xml:space="preserve"> ADDIN EN.CITE.DATA </w:instrText>
      </w:r>
      <w:r>
        <w:rPr>
          <w:rFonts w:eastAsia="等线" w:cs="Times New Roman"/>
          <w:color w:val="000000"/>
          <w:kern w:val="0"/>
          <w:szCs w:val="21"/>
        </w:rPr>
      </w:r>
      <w:r>
        <w:rPr>
          <w:rFonts w:eastAsia="等线" w:cs="Times New Roman"/>
          <w:color w:val="000000"/>
          <w:kern w:val="0"/>
          <w:szCs w:val="21"/>
        </w:rPr>
        <w:fldChar w:fldCharType="end"/>
      </w:r>
      <w:r w:rsidRPr="002543AB">
        <w:rPr>
          <w:rFonts w:eastAsia="等线" w:cs="Times New Roman"/>
          <w:color w:val="000000"/>
          <w:kern w:val="0"/>
          <w:szCs w:val="21"/>
        </w:rPr>
        <w:fldChar w:fldCharType="separate"/>
      </w:r>
      <w:r w:rsidRPr="00AE522D">
        <w:rPr>
          <w:rFonts w:eastAsia="等线" w:cs="Times New Roman"/>
          <w:noProof/>
          <w:color w:val="000000"/>
          <w:kern w:val="0"/>
          <w:szCs w:val="21"/>
          <w:vertAlign w:val="superscript"/>
        </w:rPr>
        <w:t>10-25</w:t>
      </w:r>
      <w:r w:rsidRPr="002543AB">
        <w:rPr>
          <w:rFonts w:eastAsia="等线" w:cs="Times New Roman"/>
          <w:color w:val="000000"/>
          <w:kern w:val="0"/>
          <w:szCs w:val="21"/>
        </w:rPr>
        <w:fldChar w:fldCharType="end"/>
      </w:r>
      <w:r w:rsidRPr="002543AB">
        <w:rPr>
          <w:rFonts w:eastAsia="等线" w:cs="Times New Roman"/>
          <w:color w:val="000000"/>
          <w:kern w:val="0"/>
          <w:szCs w:val="21"/>
        </w:rPr>
        <w:t xml:space="preserve"> 149 cases from LASIK,</w:t>
      </w:r>
      <w:r w:rsidRPr="002543AB">
        <w:rPr>
          <w:rFonts w:eastAsia="等线" w:cs="Times New Roman"/>
          <w:color w:val="000000"/>
          <w:kern w:val="0"/>
          <w:szCs w:val="21"/>
        </w:rPr>
        <w:fldChar w:fldCharType="begin">
          <w:fldData xml:space="preserve">bC10aXRsZT5Kb3VybmFsIG9mIE9waHRoYWxtb2xvZ3k8L2Z1bGwtdGl0bGU+PC9wZXJpb2RpY2Fs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</w:fldData>
        </w:fldChar>
      </w:r>
      <w:r>
        <w:rPr>
          <w:rFonts w:eastAsia="等线" w:cs="Times New Roman"/>
          <w:color w:val="000000"/>
          <w:kern w:val="0"/>
          <w:szCs w:val="21"/>
        </w:rPr>
        <w:instrText xml:space="preserve"> ADDIN EN.CITE </w:instrText>
      </w:r>
      <w:r>
        <w:rPr>
          <w:rFonts w:eastAsia="等线" w:cs="Times New Roman"/>
          <w:color w:val="000000"/>
          <w:kern w:val="0"/>
          <w:szCs w:val="21"/>
        </w:rPr>
        <w:fldChar w:fldCharType="begin">
          <w:fldData xml:space="preserve">PEVuZE5vdGU+PENpdGU+PEF1dGhvcj5DaHVuZzwvQXV0aG9yPjxZZWFyPjIwMDA8L1llYXI+PFJl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==
</w:fldData>
        </w:fldChar>
      </w:r>
      <w:r>
        <w:rPr>
          <w:rFonts w:eastAsia="等线" w:cs="Times New Roman"/>
          <w:color w:val="000000"/>
          <w:kern w:val="0"/>
          <w:szCs w:val="21"/>
        </w:rPr>
        <w:instrText xml:space="preserve"> ADDIN EN.CITE.DATA </w:instrText>
      </w:r>
      <w:r>
        <w:rPr>
          <w:rFonts w:eastAsia="等线" w:cs="Times New Roman"/>
          <w:color w:val="000000"/>
          <w:kern w:val="0"/>
          <w:szCs w:val="21"/>
        </w:rPr>
      </w:r>
      <w:r>
        <w:rPr>
          <w:rFonts w:eastAsia="等线" w:cs="Times New Roman"/>
          <w:color w:val="000000"/>
          <w:kern w:val="0"/>
          <w:szCs w:val="21"/>
        </w:rPr>
        <w:fldChar w:fldCharType="end"/>
      </w:r>
      <w:r>
        <w:rPr>
          <w:rFonts w:eastAsia="等线" w:cs="Times New Roman"/>
          <w:color w:val="000000"/>
          <w:kern w:val="0"/>
          <w:szCs w:val="21"/>
        </w:rPr>
        <w:fldChar w:fldCharType="begin">
          <w:fldData xml:space="preserve">a2V5d29yZHM+PGtleXdvcmQ+QWR1bHQ8L2tleXdvcmQ+PGtleXdvcmQ+Q29ybmVhbCBVbGNlci9k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==
</w:fldData>
        </w:fldChar>
      </w:r>
      <w:r>
        <w:rPr>
          <w:rFonts w:eastAsia="等线" w:cs="Times New Roman"/>
          <w:color w:val="000000"/>
          <w:kern w:val="0"/>
          <w:szCs w:val="21"/>
        </w:rPr>
        <w:instrText xml:space="preserve"> ADDIN EN.CITE.DATA </w:instrText>
      </w:r>
      <w:r>
        <w:rPr>
          <w:rFonts w:eastAsia="等线" w:cs="Times New Roman"/>
          <w:color w:val="000000"/>
          <w:kern w:val="0"/>
          <w:szCs w:val="21"/>
        </w:rPr>
      </w:r>
      <w:r>
        <w:rPr>
          <w:rFonts w:eastAsia="等线" w:cs="Times New Roman"/>
          <w:color w:val="000000"/>
          <w:kern w:val="0"/>
          <w:szCs w:val="21"/>
        </w:rPr>
        <w:fldChar w:fldCharType="end"/>
      </w:r>
      <w:r>
        <w:rPr>
          <w:rFonts w:eastAsia="等线" w:cs="Times New Roman"/>
          <w:color w:val="000000"/>
          <w:kern w:val="0"/>
          <w:szCs w:val="21"/>
        </w:rPr>
        <w:fldChar w:fldCharType="begin">
          <w:fldData xml:space="preserve">bC10aXRsZT5Kb3VybmFsIG9mIE9waHRoYWxtb2xvZ3k8L2Z1bGwtdGl0bGU+PC9wZXJpb2RpY2Fs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</w:fldData>
        </w:fldChar>
      </w:r>
      <w:r>
        <w:rPr>
          <w:rFonts w:eastAsia="等线" w:cs="Times New Roman"/>
          <w:color w:val="000000"/>
          <w:kern w:val="0"/>
          <w:szCs w:val="21"/>
        </w:rPr>
        <w:instrText xml:space="preserve"> ADDIN EN.CITE.DATA </w:instrText>
      </w:r>
      <w:r>
        <w:rPr>
          <w:rFonts w:eastAsia="等线" w:cs="Times New Roman"/>
          <w:color w:val="000000"/>
          <w:kern w:val="0"/>
          <w:szCs w:val="21"/>
        </w:rPr>
      </w:r>
      <w:r>
        <w:rPr>
          <w:rFonts w:eastAsia="等线" w:cs="Times New Roman"/>
          <w:color w:val="000000"/>
          <w:kern w:val="0"/>
          <w:szCs w:val="21"/>
        </w:rPr>
        <w:fldChar w:fldCharType="end"/>
      </w:r>
      <w:r w:rsidRPr="002543AB">
        <w:rPr>
          <w:rFonts w:eastAsia="等线" w:cs="Times New Roman"/>
          <w:color w:val="000000"/>
          <w:kern w:val="0"/>
          <w:szCs w:val="21"/>
        </w:rPr>
        <w:fldChar w:fldCharType="separate"/>
      </w:r>
      <w:r w:rsidRPr="00AE522D">
        <w:rPr>
          <w:rFonts w:eastAsia="等线" w:cs="Times New Roman"/>
          <w:noProof/>
          <w:color w:val="000000"/>
          <w:kern w:val="0"/>
          <w:szCs w:val="21"/>
          <w:vertAlign w:val="superscript"/>
        </w:rPr>
        <w:t>17, 26-71</w:t>
      </w:r>
      <w:r w:rsidRPr="002543AB">
        <w:rPr>
          <w:rFonts w:eastAsia="等线" w:cs="Times New Roman"/>
          <w:color w:val="000000"/>
          <w:kern w:val="0"/>
          <w:szCs w:val="21"/>
        </w:rPr>
        <w:fldChar w:fldCharType="end"/>
      </w:r>
      <w:r w:rsidRPr="002543AB">
        <w:rPr>
          <w:rFonts w:eastAsia="等线" w:cs="Times New Roman"/>
          <w:color w:val="000000"/>
          <w:kern w:val="0"/>
          <w:szCs w:val="21"/>
        </w:rPr>
        <w:t xml:space="preserve"> 24 cases from ICR implantation,</w:t>
      </w:r>
      <w:r w:rsidRPr="002543AB">
        <w:rPr>
          <w:rFonts w:eastAsia="等线" w:cs="Times New Roman"/>
          <w:color w:val="000000"/>
          <w:kern w:val="0"/>
          <w:szCs w:val="21"/>
        </w:rPr>
        <w:fldChar w:fldCharType="begin">
          <w:fldData xml:space="preserve">PEVuZE5vdGU+PENpdGU+PEF1dGhvcj5Ib2ZsaW5nLUxpbWE8L0F1dGhvcj48WWVhcj4yMDA0PC9Z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</w:fldData>
        </w:fldChar>
      </w:r>
      <w:r>
        <w:rPr>
          <w:rFonts w:eastAsia="等线" w:cs="Times New Roman"/>
          <w:color w:val="000000"/>
          <w:kern w:val="0"/>
          <w:szCs w:val="21"/>
        </w:rPr>
        <w:instrText xml:space="preserve"> ADDIN EN.CITE </w:instrText>
      </w:r>
      <w:r>
        <w:rPr>
          <w:rFonts w:eastAsia="等线" w:cs="Times New Roman"/>
          <w:color w:val="000000"/>
          <w:kern w:val="0"/>
          <w:szCs w:val="21"/>
        </w:rPr>
        <w:fldChar w:fldCharType="begin">
          <w:fldData xml:space="preserve">PEVuZE5vdGU+PENpdGU+PEF1dGhvcj5Ib2ZsaW5nLUxpbWE8L0F1dGhvcj48WWVhcj4yMDA0PC9Z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</w:fldData>
        </w:fldChar>
      </w:r>
      <w:r>
        <w:rPr>
          <w:rFonts w:eastAsia="等线" w:cs="Times New Roman"/>
          <w:color w:val="000000"/>
          <w:kern w:val="0"/>
          <w:szCs w:val="21"/>
        </w:rPr>
        <w:instrText xml:space="preserve"> ADDIN EN.CITE.DATA </w:instrText>
      </w:r>
      <w:r>
        <w:rPr>
          <w:rFonts w:eastAsia="等线" w:cs="Times New Roman"/>
          <w:color w:val="000000"/>
          <w:kern w:val="0"/>
          <w:szCs w:val="21"/>
        </w:rPr>
      </w:r>
      <w:r>
        <w:rPr>
          <w:rFonts w:eastAsia="等线" w:cs="Times New Roman"/>
          <w:color w:val="000000"/>
          <w:kern w:val="0"/>
          <w:szCs w:val="21"/>
        </w:rPr>
        <w:fldChar w:fldCharType="end"/>
      </w:r>
      <w:r w:rsidRPr="002543AB">
        <w:rPr>
          <w:rFonts w:eastAsia="等线" w:cs="Times New Roman"/>
          <w:color w:val="000000"/>
          <w:kern w:val="0"/>
          <w:szCs w:val="21"/>
        </w:rPr>
        <w:fldChar w:fldCharType="separate"/>
      </w:r>
      <w:r w:rsidRPr="00AE522D">
        <w:rPr>
          <w:rFonts w:eastAsia="等线" w:cs="Times New Roman"/>
          <w:noProof/>
          <w:color w:val="000000"/>
          <w:kern w:val="0"/>
          <w:szCs w:val="21"/>
          <w:vertAlign w:val="superscript"/>
        </w:rPr>
        <w:t>72-77</w:t>
      </w:r>
      <w:r w:rsidRPr="002543AB">
        <w:rPr>
          <w:rFonts w:eastAsia="等线" w:cs="Times New Roman"/>
          <w:color w:val="000000"/>
          <w:kern w:val="0"/>
          <w:szCs w:val="21"/>
        </w:rPr>
        <w:fldChar w:fldCharType="end"/>
      </w:r>
      <w:r w:rsidRPr="002543AB">
        <w:rPr>
          <w:rFonts w:eastAsia="等线" w:cs="Times New Roman"/>
          <w:color w:val="000000"/>
          <w:kern w:val="0"/>
          <w:szCs w:val="21"/>
        </w:rPr>
        <w:t xml:space="preserve"> 26 cases from LASEK,</w:t>
      </w:r>
      <w:r w:rsidRPr="002543AB">
        <w:rPr>
          <w:rFonts w:eastAsia="等线" w:cs="Times New Roman"/>
          <w:color w:val="000000"/>
          <w:kern w:val="0"/>
          <w:szCs w:val="21"/>
        </w:rPr>
        <w:fldChar w:fldCharType="begin">
          <w:fldData xml:space="preserve">PEVuZE5vdGU+PENpdGU+PEF1dGhvcj5KdW5nPC9BdXRob3I+PFllYXI+MjAwOTwvWWVhcj48UmVj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</w:fldData>
        </w:fldChar>
      </w:r>
      <w:r>
        <w:rPr>
          <w:rFonts w:eastAsia="等线" w:cs="Times New Roman"/>
          <w:color w:val="000000"/>
          <w:kern w:val="0"/>
          <w:szCs w:val="21"/>
        </w:rPr>
        <w:instrText xml:space="preserve"> ADDIN EN.CITE </w:instrText>
      </w:r>
      <w:r>
        <w:rPr>
          <w:rFonts w:eastAsia="等线" w:cs="Times New Roman"/>
          <w:color w:val="000000"/>
          <w:kern w:val="0"/>
          <w:szCs w:val="21"/>
        </w:rPr>
        <w:fldChar w:fldCharType="begin">
          <w:fldData xml:space="preserve">PEVuZE5vdGU+PENpdGU+PEF1dGhvcj5KdW5nPC9BdXRob3I+PFllYXI+MjAwOTwvWWVhcj48UmVj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</w:fldData>
        </w:fldChar>
      </w:r>
      <w:r>
        <w:rPr>
          <w:rFonts w:eastAsia="等线" w:cs="Times New Roman"/>
          <w:color w:val="000000"/>
          <w:kern w:val="0"/>
          <w:szCs w:val="21"/>
        </w:rPr>
        <w:instrText xml:space="preserve"> ADDIN EN.CITE.DATA </w:instrText>
      </w:r>
      <w:r>
        <w:rPr>
          <w:rFonts w:eastAsia="等线" w:cs="Times New Roman"/>
          <w:color w:val="000000"/>
          <w:kern w:val="0"/>
          <w:szCs w:val="21"/>
        </w:rPr>
      </w:r>
      <w:r>
        <w:rPr>
          <w:rFonts w:eastAsia="等线" w:cs="Times New Roman"/>
          <w:color w:val="000000"/>
          <w:kern w:val="0"/>
          <w:szCs w:val="21"/>
        </w:rPr>
        <w:fldChar w:fldCharType="end"/>
      </w:r>
      <w:r w:rsidRPr="002543AB">
        <w:rPr>
          <w:rFonts w:eastAsia="等线" w:cs="Times New Roman"/>
          <w:color w:val="000000"/>
          <w:kern w:val="0"/>
          <w:szCs w:val="21"/>
        </w:rPr>
        <w:fldChar w:fldCharType="separate"/>
      </w:r>
      <w:r w:rsidRPr="00AE522D">
        <w:rPr>
          <w:rFonts w:eastAsia="等线" w:cs="Times New Roman"/>
          <w:noProof/>
          <w:color w:val="000000"/>
          <w:kern w:val="0"/>
          <w:szCs w:val="21"/>
          <w:vertAlign w:val="superscript"/>
        </w:rPr>
        <w:t>78, 79</w:t>
      </w:r>
      <w:r w:rsidRPr="002543AB">
        <w:rPr>
          <w:rFonts w:eastAsia="等线" w:cs="Times New Roman"/>
          <w:color w:val="000000"/>
          <w:kern w:val="0"/>
          <w:szCs w:val="21"/>
        </w:rPr>
        <w:fldChar w:fldCharType="end"/>
      </w:r>
      <w:r w:rsidRPr="002543AB">
        <w:rPr>
          <w:rFonts w:eastAsia="等线" w:cs="Times New Roman"/>
          <w:color w:val="000000"/>
          <w:kern w:val="0"/>
          <w:szCs w:val="21"/>
        </w:rPr>
        <w:t xml:space="preserve"> 2 cases from Epi-LASIK,</w:t>
      </w:r>
      <w:r w:rsidRPr="002543AB">
        <w:rPr>
          <w:rFonts w:eastAsia="等线" w:cs="Times New Roman"/>
          <w:color w:val="000000"/>
          <w:kern w:val="0"/>
          <w:szCs w:val="21"/>
        </w:rPr>
        <w:fldChar w:fldCharType="begin">
          <w:fldData xml:space="preserve">PEVuZE5vdGU+PENpdGU+PEF1dGhvcj5Ob21pPC9BdXRob3I+PFllYXI+MjAwODwvWWVhcj48UmVj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</w:fldData>
        </w:fldChar>
      </w:r>
      <w:r>
        <w:rPr>
          <w:rFonts w:eastAsia="等线" w:cs="Times New Roman"/>
          <w:color w:val="000000"/>
          <w:kern w:val="0"/>
          <w:szCs w:val="21"/>
        </w:rPr>
        <w:instrText xml:space="preserve"> ADDIN EN.CITE </w:instrText>
      </w:r>
      <w:r>
        <w:rPr>
          <w:rFonts w:eastAsia="等线" w:cs="Times New Roman"/>
          <w:color w:val="000000"/>
          <w:kern w:val="0"/>
          <w:szCs w:val="21"/>
        </w:rPr>
        <w:fldChar w:fldCharType="begin">
          <w:fldData xml:space="preserve">PEVuZE5vdGU+PENpdGU+PEF1dGhvcj5Ob21pPC9BdXRob3I+PFllYXI+MjAwODwvWWVhcj48UmVj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</w:fldData>
        </w:fldChar>
      </w:r>
      <w:r>
        <w:rPr>
          <w:rFonts w:eastAsia="等线" w:cs="Times New Roman"/>
          <w:color w:val="000000"/>
          <w:kern w:val="0"/>
          <w:szCs w:val="21"/>
        </w:rPr>
        <w:instrText xml:space="preserve"> ADDIN EN.CITE.DATA </w:instrText>
      </w:r>
      <w:r>
        <w:rPr>
          <w:rFonts w:eastAsia="等线" w:cs="Times New Roman"/>
          <w:color w:val="000000"/>
          <w:kern w:val="0"/>
          <w:szCs w:val="21"/>
        </w:rPr>
      </w:r>
      <w:r>
        <w:rPr>
          <w:rFonts w:eastAsia="等线" w:cs="Times New Roman"/>
          <w:color w:val="000000"/>
          <w:kern w:val="0"/>
          <w:szCs w:val="21"/>
        </w:rPr>
        <w:fldChar w:fldCharType="end"/>
      </w:r>
      <w:r w:rsidRPr="002543AB">
        <w:rPr>
          <w:rFonts w:eastAsia="等线" w:cs="Times New Roman"/>
          <w:color w:val="000000"/>
          <w:kern w:val="0"/>
          <w:szCs w:val="21"/>
        </w:rPr>
        <w:fldChar w:fldCharType="separate"/>
      </w:r>
      <w:r w:rsidRPr="00AE522D">
        <w:rPr>
          <w:rFonts w:eastAsia="等线" w:cs="Times New Roman"/>
          <w:noProof/>
          <w:color w:val="000000"/>
          <w:kern w:val="0"/>
          <w:szCs w:val="21"/>
          <w:vertAlign w:val="superscript"/>
        </w:rPr>
        <w:t>80</w:t>
      </w:r>
      <w:r w:rsidRPr="002543AB">
        <w:rPr>
          <w:rFonts w:eastAsia="等线" w:cs="Times New Roman"/>
          <w:color w:val="000000"/>
          <w:kern w:val="0"/>
          <w:szCs w:val="21"/>
        </w:rPr>
        <w:fldChar w:fldCharType="end"/>
      </w:r>
      <w:r w:rsidRPr="002543AB">
        <w:rPr>
          <w:rFonts w:eastAsia="等线" w:cs="Times New Roman"/>
          <w:color w:val="000000"/>
          <w:kern w:val="0"/>
          <w:szCs w:val="21"/>
        </w:rPr>
        <w:t xml:space="preserve"> and </w:t>
      </w:r>
      <w:r>
        <w:rPr>
          <w:rFonts w:eastAsia="等线" w:cs="Times New Roman"/>
          <w:color w:val="000000"/>
          <w:kern w:val="0"/>
          <w:szCs w:val="21"/>
        </w:rPr>
        <w:t>5</w:t>
      </w:r>
      <w:r w:rsidRPr="002543AB">
        <w:rPr>
          <w:rFonts w:eastAsia="等线" w:cs="Times New Roman"/>
          <w:color w:val="000000"/>
          <w:kern w:val="0"/>
          <w:szCs w:val="21"/>
        </w:rPr>
        <w:t xml:space="preserve"> cases from SMILE.</w:t>
      </w:r>
      <w:r w:rsidRPr="002543AB">
        <w:rPr>
          <w:rFonts w:eastAsia="等线" w:cs="Times New Roman"/>
          <w:color w:val="000000"/>
          <w:kern w:val="0"/>
          <w:szCs w:val="21"/>
        </w:rPr>
        <w:fldChar w:fldCharType="begin">
          <w:fldData xml:space="preserve">PEVuZE5vdGU+PENpdGU+PEF1dGhvcj5DaGVoYWlib3U8L0F1dGhvcj48WWVhcj4yMDE2PC9ZZWFy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</w:fldData>
        </w:fldChar>
      </w:r>
      <w:r>
        <w:rPr>
          <w:rFonts w:eastAsia="等线" w:cs="Times New Roman"/>
          <w:color w:val="000000"/>
          <w:kern w:val="0"/>
          <w:szCs w:val="21"/>
        </w:rPr>
        <w:instrText xml:space="preserve"> ADDIN EN.CITE </w:instrText>
      </w:r>
      <w:r>
        <w:rPr>
          <w:rFonts w:eastAsia="等线" w:cs="Times New Roman"/>
          <w:color w:val="000000"/>
          <w:kern w:val="0"/>
          <w:szCs w:val="21"/>
        </w:rPr>
        <w:fldChar w:fldCharType="begin">
          <w:fldData xml:space="preserve">PEVuZE5vdGU+PENpdGU+PEF1dGhvcj5DaGVoYWlib3U8L0F1dGhvcj48WWVhcj4yMDE2PC9ZZWFy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</w:fldData>
        </w:fldChar>
      </w:r>
      <w:r>
        <w:rPr>
          <w:rFonts w:eastAsia="等线" w:cs="Times New Roman"/>
          <w:color w:val="000000"/>
          <w:kern w:val="0"/>
          <w:szCs w:val="21"/>
        </w:rPr>
        <w:instrText xml:space="preserve"> ADDIN EN.CITE.DATA </w:instrText>
      </w:r>
      <w:r>
        <w:rPr>
          <w:rFonts w:eastAsia="等线" w:cs="Times New Roman"/>
          <w:color w:val="000000"/>
          <w:kern w:val="0"/>
          <w:szCs w:val="21"/>
        </w:rPr>
      </w:r>
      <w:r>
        <w:rPr>
          <w:rFonts w:eastAsia="等线" w:cs="Times New Roman"/>
          <w:color w:val="000000"/>
          <w:kern w:val="0"/>
          <w:szCs w:val="21"/>
        </w:rPr>
        <w:fldChar w:fldCharType="end"/>
      </w:r>
      <w:r w:rsidRPr="002543AB">
        <w:rPr>
          <w:rFonts w:eastAsia="等线" w:cs="Times New Roman"/>
          <w:color w:val="000000"/>
          <w:kern w:val="0"/>
          <w:szCs w:val="21"/>
        </w:rPr>
        <w:fldChar w:fldCharType="separate"/>
      </w:r>
      <w:r w:rsidRPr="00AE522D">
        <w:rPr>
          <w:rFonts w:eastAsia="等线" w:cs="Times New Roman"/>
          <w:noProof/>
          <w:color w:val="000000"/>
          <w:kern w:val="0"/>
          <w:szCs w:val="21"/>
          <w:vertAlign w:val="superscript"/>
        </w:rPr>
        <w:t>81-84</w:t>
      </w:r>
      <w:r w:rsidRPr="002543AB">
        <w:rPr>
          <w:rFonts w:eastAsia="等线" w:cs="Times New Roman"/>
          <w:color w:val="000000"/>
          <w:kern w:val="0"/>
          <w:szCs w:val="21"/>
        </w:rPr>
        <w:fldChar w:fldCharType="end"/>
      </w:r>
    </w:p>
    <w:p w14:paraId="35EE0159" w14:textId="77777777" w:rsidR="00AE522D" w:rsidRPr="00AE522D" w:rsidRDefault="00AE522D" w:rsidP="00AE522D">
      <w:pPr>
        <w:pStyle w:val="EndNoteBibliography"/>
        <w:ind w:left="720" w:hanging="720"/>
      </w:pPr>
      <w:r>
        <w:fldChar w:fldCharType="begin"/>
      </w:r>
      <w:r>
        <w:instrText xml:space="preserve"> ADDIN EN.REFLIST </w:instrText>
      </w:r>
      <w:r>
        <w:fldChar w:fldCharType="separate"/>
      </w:r>
      <w:r w:rsidRPr="00AE522D">
        <w:t>1.  Leahey AB, Burkholder TO. Infectious keratitis 1 day after radial keratotomy. Archives of ophthalmology (Chicago, Ill : 1960).1994; 112(12): 1512-1513.</w:t>
      </w:r>
    </w:p>
    <w:p w14:paraId="060BC241" w14:textId="77777777" w:rsidR="00AE522D" w:rsidRPr="00AE522D" w:rsidRDefault="00AE522D" w:rsidP="00AE522D">
      <w:pPr>
        <w:pStyle w:val="EndNoteBibliography"/>
        <w:ind w:left="720" w:hanging="720"/>
      </w:pPr>
      <w:r w:rsidRPr="00AE522D">
        <w:t>2.  Szerenyi K, McDonnell JM, Smith RE, Irvine JA, McDonnell PJ. Keratitis as a Complication of Bilateral, Simultaneous Radial Keratotomy. American journal of ophthalmology.1994; 117(4): 462-467.</w:t>
      </w:r>
    </w:p>
    <w:p w14:paraId="74472DF2" w14:textId="77777777" w:rsidR="00AE522D" w:rsidRPr="00AE522D" w:rsidRDefault="00AE522D" w:rsidP="00AE522D">
      <w:pPr>
        <w:pStyle w:val="EndNoteBibliography"/>
        <w:ind w:left="720" w:hanging="720"/>
      </w:pPr>
      <w:r w:rsidRPr="00AE522D">
        <w:t>3.  Heidemann DG, Dunn SP, Watts JC. Aspergillus Keratitis After Radial Keratotomy. American journal of ophthalmology.1995; 120(2): 254-256.</w:t>
      </w:r>
    </w:p>
    <w:p w14:paraId="6B4A9E9E" w14:textId="77777777" w:rsidR="00AE522D" w:rsidRPr="00AE522D" w:rsidRDefault="00AE522D" w:rsidP="00AE522D">
      <w:pPr>
        <w:pStyle w:val="EndNoteBibliography"/>
        <w:ind w:left="720" w:hanging="720"/>
      </w:pPr>
      <w:r w:rsidRPr="00AE522D">
        <w:t>4.  Friedman RF, Wolf TC, Chodosh J. Acanthamoeba Infection After Radial Keratotomy. American journal of ophthalmology.1997; 123(3): 409-410.</w:t>
      </w:r>
    </w:p>
    <w:p w14:paraId="304089A1" w14:textId="77777777" w:rsidR="00AE522D" w:rsidRPr="00AE522D" w:rsidRDefault="00AE522D" w:rsidP="00AE522D">
      <w:pPr>
        <w:pStyle w:val="EndNoteBibliography"/>
        <w:ind w:left="720" w:hanging="720"/>
      </w:pPr>
      <w:r w:rsidRPr="00AE522D">
        <w:t>5.  Erkin EF, Durak I, Ferliel S, Maden A. Keratitis complicated by endophthalmitis 3 years after astigmatic keratotomy. Journal of cataract and refractive surgery.1998; 24(9): 1280-1282.</w:t>
      </w:r>
    </w:p>
    <w:p w14:paraId="33AE489A" w14:textId="77777777" w:rsidR="00AE522D" w:rsidRPr="00AE522D" w:rsidRDefault="00AE522D" w:rsidP="00AE522D">
      <w:pPr>
        <w:pStyle w:val="EndNoteBibliography"/>
        <w:ind w:left="720" w:hanging="720"/>
      </w:pPr>
      <w:r w:rsidRPr="00AE522D">
        <w:t>6.  Adrean SD, Cochrane R, Reilly CD, Mannis MJ. Infectious keratitis after astigmatic keratotomy in penetrating keratoplasty: review of three cases. Cornea.2005; 24(5): 626-628.</w:t>
      </w:r>
    </w:p>
    <w:p w14:paraId="1A1FFFE7" w14:textId="77777777" w:rsidR="00AE522D" w:rsidRPr="00AE522D" w:rsidRDefault="00AE522D" w:rsidP="00AE522D">
      <w:pPr>
        <w:pStyle w:val="EndNoteBibliography"/>
        <w:ind w:left="720" w:hanging="720"/>
      </w:pPr>
      <w:r w:rsidRPr="00AE522D">
        <w:t>7.  Chou TY, Abazari A, Barash A, Shah S, Kaplowitz K. Early-onset methicillin-resistant Staphylococcus aureus keratitis and late-onset infectious keratitis in astigmatic keratotomy incision following femtosecond laser-assisted cataract surgery. Journal of cataract and refractive surgery.2015; 41(8): 1772-1777.</w:t>
      </w:r>
    </w:p>
    <w:p w14:paraId="65A04DC2" w14:textId="77777777" w:rsidR="00AE522D" w:rsidRPr="00AE522D" w:rsidRDefault="00AE522D" w:rsidP="00AE522D">
      <w:pPr>
        <w:pStyle w:val="EndNoteBibliography"/>
        <w:ind w:left="720" w:hanging="720"/>
      </w:pPr>
      <w:r w:rsidRPr="00AE522D">
        <w:t>8.  Grillo LM, Epstein IJ, Donnenfeld ED, Perry HD. Late-Onset Microsporidial Keratitis in Femtosecond Astigmatic Keratotomy After Laser-Assisted Phacoemulsification. Cornea.2018; 37(11): 1471-1473.</w:t>
      </w:r>
    </w:p>
    <w:p w14:paraId="533D7469" w14:textId="77777777" w:rsidR="00AE522D" w:rsidRPr="00AE522D" w:rsidRDefault="00AE522D" w:rsidP="00AE522D">
      <w:pPr>
        <w:pStyle w:val="EndNoteBibliography"/>
        <w:ind w:left="720" w:hanging="720"/>
      </w:pPr>
      <w:r w:rsidRPr="00AE522D">
        <w:t>9.  Biswas P, Chatterjee S, Batra S, Ginodia A, Biswas P. Arcuate keratotomy infiltration following uneventful femtosecond laser assisted cataract surgery. Indian journal of ophthalmology.2019; 67(10): 1742-1744.</w:t>
      </w:r>
    </w:p>
    <w:p w14:paraId="2DBCC876" w14:textId="77777777" w:rsidR="00AE522D" w:rsidRPr="00AE522D" w:rsidRDefault="00AE522D" w:rsidP="00AE522D">
      <w:pPr>
        <w:pStyle w:val="EndNoteBibliography"/>
        <w:ind w:left="720" w:hanging="720"/>
      </w:pPr>
      <w:r w:rsidRPr="00AE522D">
        <w:t>10.  Heidemann DG, Clune M, Dunn SP, Chow CYC. Infectious keratitis after photorefractive keratectomy in a comanaged setting. Journal of cataract and refractive surgery.2000; 26(1): 140-141.</w:t>
      </w:r>
    </w:p>
    <w:p w14:paraId="68E8A3DB" w14:textId="77777777" w:rsidR="00AE522D" w:rsidRPr="00AE522D" w:rsidRDefault="00AE522D" w:rsidP="00AE522D">
      <w:pPr>
        <w:pStyle w:val="EndNoteBibliography"/>
        <w:ind w:left="720" w:hanging="720"/>
      </w:pPr>
      <w:r w:rsidRPr="00AE522D">
        <w:t>11.  Kouyoumdjian GA, Forstot SL, Durairaj VD, Damiano RE. Infectious keratitis after laser refractive surgery. Ophthalmology.2001; 108(7): 1266-1268.</w:t>
      </w:r>
    </w:p>
    <w:p w14:paraId="03CE32C6" w14:textId="77777777" w:rsidR="00AE522D" w:rsidRPr="00AE522D" w:rsidRDefault="00AE522D" w:rsidP="00AE522D">
      <w:pPr>
        <w:pStyle w:val="EndNoteBibliography"/>
        <w:ind w:left="720" w:hanging="720"/>
      </w:pPr>
      <w:r w:rsidRPr="00AE522D">
        <w:t>12.  Donnenfeld ED, O’Brien TP, Solomon R, Perry HD, Speaker MG, Wittpenn J. Infectious keratitis after photorefractive keratectomy. Ophthalmology.2003; 110(4): 743-747.</w:t>
      </w:r>
    </w:p>
    <w:p w14:paraId="55D33C28" w14:textId="77777777" w:rsidR="00AE522D" w:rsidRPr="00AE522D" w:rsidRDefault="00AE522D" w:rsidP="00AE522D">
      <w:pPr>
        <w:pStyle w:val="EndNoteBibliography"/>
        <w:ind w:left="720" w:hanging="720"/>
      </w:pPr>
      <w:r w:rsidRPr="00AE522D">
        <w:t>13.  Solomon R, Donnenfeld ED, Perry HD, Biser S. Bilateral methicillin-resistant staphylococcus aureus keratitis in a medical resident following an uneventful bilateral photorefractive keratectomy. Eye &amp; contact lens.2003; 29(3): 187-189.</w:t>
      </w:r>
    </w:p>
    <w:p w14:paraId="2DA4B88F" w14:textId="77777777" w:rsidR="00AE522D" w:rsidRPr="00AE522D" w:rsidRDefault="00AE522D" w:rsidP="00AE522D">
      <w:pPr>
        <w:pStyle w:val="EndNoteBibliography"/>
        <w:ind w:left="720" w:hanging="720"/>
      </w:pPr>
      <w:r w:rsidRPr="00AE522D">
        <w:t>14.  Wroblewski KJ, Pasternak JF, Bower KS, Schallhorn SC, Hubickey WJ, Harrison CE, Torres MF, Barnes SD. Infectious keratitis after photorefractive keratectomy in the United States army and navy. Ophthalmology.2006; 113(4): 520-525.</w:t>
      </w:r>
    </w:p>
    <w:p w14:paraId="5C7449CE" w14:textId="77777777" w:rsidR="00AE522D" w:rsidRPr="00AE522D" w:rsidRDefault="00AE522D" w:rsidP="00AE522D">
      <w:pPr>
        <w:pStyle w:val="EndNoteBibliography"/>
        <w:ind w:left="720" w:hanging="720"/>
      </w:pPr>
      <w:r w:rsidRPr="00AE522D">
        <w:t>15.  Bertschinger DR, Hashemi K, Hafezi F, Majo F. Infections after PRK could have a happy ending: a series of three cases. Klin Monbl Augenheilkd.2010; 227(4): 315-318.</w:t>
      </w:r>
    </w:p>
    <w:p w14:paraId="39B3F074" w14:textId="77777777" w:rsidR="00AE522D" w:rsidRPr="00AE522D" w:rsidRDefault="00AE522D" w:rsidP="00AE522D">
      <w:pPr>
        <w:pStyle w:val="EndNoteBibliography"/>
        <w:ind w:left="720" w:hanging="720"/>
      </w:pPr>
      <w:r w:rsidRPr="00AE522D">
        <w:t>16.  Magli A, Forte R, Rombetto L, Carelli R. Bilateral methicillin-resistant Staphylococcus aureus keratitis following hyperopic photorefractive surgery. Int Ophthalmol.2012; 32(1): 47-49.</w:t>
      </w:r>
    </w:p>
    <w:p w14:paraId="27E033EF" w14:textId="77777777" w:rsidR="00AE522D" w:rsidRPr="00AE522D" w:rsidRDefault="00AE522D" w:rsidP="00AE522D">
      <w:pPr>
        <w:pStyle w:val="EndNoteBibliography"/>
        <w:ind w:left="720" w:hanging="720"/>
      </w:pPr>
      <w:r w:rsidRPr="00AE522D">
        <w:lastRenderedPageBreak/>
        <w:t>17.  Moshirfar M, Mirzaian G, Feiz V, Kang PC. Fourth-generation fluoroquinolone-resistant bacterial keratitis after refractive surgery. Journal of cataract and refractive surgery.2006; 32(3): 515-518.</w:t>
      </w:r>
    </w:p>
    <w:p w14:paraId="66CBF7C5" w14:textId="77777777" w:rsidR="00AE522D" w:rsidRPr="00AE522D" w:rsidRDefault="00AE522D" w:rsidP="00AE522D">
      <w:pPr>
        <w:pStyle w:val="EndNoteBibliography"/>
        <w:ind w:left="720" w:hanging="720"/>
      </w:pPr>
      <w:r w:rsidRPr="00AE522D">
        <w:t>18.  Nubile M, Carpineto P, Lanzini M, Ciancaglini M, Zuppardi E, Mastropasqua L. Multilayer amniotic membrane transplantation for bacterial keratitis with corneal perforation after hyperopic photorefractive keratectomy: case report and literature review. Journal of cataract and refractive surgery.2007; 33(9): 1636-1640.</w:t>
      </w:r>
    </w:p>
    <w:p w14:paraId="5D399E7B" w14:textId="77777777" w:rsidR="00AE522D" w:rsidRPr="00AE522D" w:rsidRDefault="00AE522D" w:rsidP="00AE522D">
      <w:pPr>
        <w:pStyle w:val="EndNoteBibliography"/>
        <w:ind w:left="720" w:hanging="720"/>
      </w:pPr>
      <w:r w:rsidRPr="00AE522D">
        <w:t>19.  Woodward M, Randleman JB. Bilateral methicillin-resistant Staphylococcus aureus keratitis after photorefractive keratectomy. Journal of cataract and refractive surgery.2007; 33(2): 316-319.</w:t>
      </w:r>
    </w:p>
    <w:p w14:paraId="6E18F49F" w14:textId="77777777" w:rsidR="00AE522D" w:rsidRPr="00AE522D" w:rsidRDefault="00AE522D" w:rsidP="00AE522D">
      <w:pPr>
        <w:pStyle w:val="EndNoteBibliography"/>
        <w:ind w:left="720" w:hanging="720"/>
      </w:pPr>
      <w:r w:rsidRPr="00AE522D">
        <w:t>20.  Javadi M-A, Kanavi MR, Zarei S, Mirbabaei F, Jamali H, Shoja M, Mahdavi M, Naghshgar N, Yazdani S, Faramarzi A. Outbreak of Nocardia keratitis after photorefractive keratectomy Clinical, microbiological, histopathological, and confocal scan study. Journal of cataract and refractive surgery.2009; 35(2): 393-398.</w:t>
      </w:r>
    </w:p>
    <w:p w14:paraId="557574F2" w14:textId="77777777" w:rsidR="00AE522D" w:rsidRPr="00AE522D" w:rsidRDefault="00AE522D" w:rsidP="00AE522D">
      <w:pPr>
        <w:pStyle w:val="EndNoteBibliography"/>
        <w:ind w:left="720" w:hanging="720"/>
      </w:pPr>
      <w:r w:rsidRPr="00AE522D">
        <w:t>21.  Rahimi F, Hashemian MN, Khodabande A. Serratia marcescens keratitis after photorefractive keratectomy. Journal of cataract and refractive surgery.2009; 35(9): 1645-1646.</w:t>
      </w:r>
    </w:p>
    <w:p w14:paraId="0B76B280" w14:textId="77777777" w:rsidR="00AE522D" w:rsidRPr="00AE522D" w:rsidRDefault="00AE522D" w:rsidP="00AE522D">
      <w:pPr>
        <w:pStyle w:val="EndNoteBibliography"/>
        <w:ind w:left="720" w:hanging="720"/>
      </w:pPr>
      <w:r w:rsidRPr="00AE522D">
        <w:t>22.  Cavallini GM, Ducange P, Volante V, Benatti C. Successful treatment of Fusarium keratitis after photo refractive keratectomy. Indian journal of ophthalmology.2013; 61(11): 669-U695.</w:t>
      </w:r>
    </w:p>
    <w:p w14:paraId="67408181" w14:textId="77777777" w:rsidR="00AE522D" w:rsidRPr="00AE522D" w:rsidRDefault="00AE522D" w:rsidP="00AE522D">
      <w:pPr>
        <w:pStyle w:val="EndNoteBibliography"/>
        <w:ind w:left="720" w:hanging="720"/>
      </w:pPr>
      <w:r w:rsidRPr="00AE522D">
        <w:t>23.  Zhuang S, Jhanji V, Sun L, Li J, Jiang J, Zhang R. Infectious keratitis after transepithelial photorefractive keratectomy: A case report. Indian journal of ophthalmology.2020; 68(12): 3043-3045.</w:t>
      </w:r>
    </w:p>
    <w:p w14:paraId="30E73804" w14:textId="77777777" w:rsidR="00AE522D" w:rsidRPr="00AE522D" w:rsidRDefault="00AE522D" w:rsidP="00AE522D">
      <w:pPr>
        <w:pStyle w:val="EndNoteBibliography"/>
        <w:ind w:left="720" w:hanging="720"/>
      </w:pPr>
      <w:r w:rsidRPr="00AE522D">
        <w:t>24.  AlBathi L, AlShabeeb R. Bipolaris keratitis following photorefractive keratectomy: Case report. International journal of surgery case reports.2021; 78(372-374.</w:t>
      </w:r>
    </w:p>
    <w:p w14:paraId="717DDC73" w14:textId="77777777" w:rsidR="00AE522D" w:rsidRPr="00AE522D" w:rsidRDefault="00AE522D" w:rsidP="00AE522D">
      <w:pPr>
        <w:pStyle w:val="EndNoteBibliography"/>
        <w:ind w:left="720" w:hanging="720"/>
      </w:pPr>
      <w:r w:rsidRPr="00AE522D">
        <w:t>25.  Soleimani M, Keykhaei M, Tabatabaei SA, Shahriari M, Farrokhpour H, Ramezani B, Cheraqpour K. Post photorefractive keratectomy (PRK) infectious keratitis; six-year experience of a tertiary eye hospital. Eye (London, England).2022</w:t>
      </w:r>
    </w:p>
    <w:p w14:paraId="5E1BF848" w14:textId="77777777" w:rsidR="00AE522D" w:rsidRPr="00AE522D" w:rsidRDefault="00AE522D" w:rsidP="00AE522D">
      <w:pPr>
        <w:pStyle w:val="EndNoteBibliography"/>
        <w:ind w:left="720" w:hanging="720"/>
      </w:pPr>
      <w:r w:rsidRPr="00AE522D">
        <w:t>26.  Chung MS, Goldstein MH, Driebe WT, Jr., Schwartz B. Fungal keratitis after laser in situ keratomileusis: a case report. Cornea.2000; 19(2): 236-237.</w:t>
      </w:r>
    </w:p>
    <w:p w14:paraId="19215890" w14:textId="77777777" w:rsidR="00AE522D" w:rsidRPr="00AE522D" w:rsidRDefault="00AE522D" w:rsidP="00AE522D">
      <w:pPr>
        <w:pStyle w:val="EndNoteBibliography"/>
        <w:ind w:left="720" w:hanging="720"/>
      </w:pPr>
      <w:r w:rsidRPr="00AE522D">
        <w:t>27.  Karp KO, Hersh PS, Epstein RJ. Delayed keratitis after laser in situ keratomileusis. Journal of cataract and refractive surgery.2000; 26(6): 925-928.</w:t>
      </w:r>
    </w:p>
    <w:p w14:paraId="4F4BA9A8" w14:textId="77777777" w:rsidR="00AE522D" w:rsidRPr="00AE522D" w:rsidRDefault="00AE522D" w:rsidP="00AE522D">
      <w:pPr>
        <w:pStyle w:val="EndNoteBibliography"/>
        <w:ind w:left="720" w:hanging="720"/>
      </w:pPr>
      <w:r w:rsidRPr="00AE522D">
        <w:t>28.  Chandra NS, Torres MF, Winthrop KL, Bruckner DA, Heidemann DG, Calvet HM, Yakrus M, Mondino BJ, Holland GN. Cluster of Mycobacterium Chelonae keratitis cases following laser in-situ keratomileusis. American journal of ophthalmology.2001; 132(6): 819-830.</w:t>
      </w:r>
    </w:p>
    <w:p w14:paraId="348BAEC7" w14:textId="77777777" w:rsidR="00AE522D" w:rsidRPr="00AE522D" w:rsidRDefault="00AE522D" w:rsidP="00AE522D">
      <w:pPr>
        <w:pStyle w:val="EndNoteBibliography"/>
        <w:ind w:left="720" w:hanging="720"/>
      </w:pPr>
      <w:r w:rsidRPr="00AE522D">
        <w:t>29.  Garg P, Bansal AK, Sharma S, Vemuganti GK. Bilateral infectious keratitis after laser in situ keratomileusis11The authors have no proprietary interest in the products or devices mentioned herein. Ophthalmology.2001; 108(1): 121-125.</w:t>
      </w:r>
    </w:p>
    <w:p w14:paraId="7E061484" w14:textId="77777777" w:rsidR="00AE522D" w:rsidRPr="00AE522D" w:rsidRDefault="00AE522D" w:rsidP="00AE522D">
      <w:pPr>
        <w:pStyle w:val="EndNoteBibliography"/>
        <w:ind w:left="720" w:hanging="720"/>
      </w:pPr>
      <w:r w:rsidRPr="00AE522D">
        <w:t>30.  Levartovsky S. Bacterial keratitis following laser in situ keratomileusis. Ophthalmology.2001; 108(2): 321-325.</w:t>
      </w:r>
    </w:p>
    <w:p w14:paraId="747268D7" w14:textId="77777777" w:rsidR="00AE522D" w:rsidRPr="00AE522D" w:rsidRDefault="00AE522D" w:rsidP="00AE522D">
      <w:pPr>
        <w:pStyle w:val="EndNoteBibliography"/>
        <w:ind w:left="720" w:hanging="720"/>
      </w:pPr>
      <w:r w:rsidRPr="00AE522D">
        <w:t>31.  Solomon A. Mycobacterium interface keratitis after laser in situ keratomileusis. Ophthalmology.2001; 108(12): 2201-2208.</w:t>
      </w:r>
    </w:p>
    <w:p w14:paraId="2D326B4B" w14:textId="77777777" w:rsidR="00AE522D" w:rsidRPr="00AE522D" w:rsidRDefault="00AE522D" w:rsidP="00AE522D">
      <w:pPr>
        <w:pStyle w:val="EndNoteBibliography"/>
        <w:ind w:left="720" w:hanging="720"/>
      </w:pPr>
      <w:r w:rsidRPr="00AE522D">
        <w:t>32.  Alvarenga L, Freitas D, Hofling-Lima AL, Belfort R, Jr., Sampaio J, Sousa L, Yu M, Mannis M. Infectious post-LASIK crystalline keratopathy caused by nontuberculous mycobacteria. Cornea.2002; 21(4): 426-429.</w:t>
      </w:r>
    </w:p>
    <w:p w14:paraId="0F0B2649" w14:textId="77777777" w:rsidR="00AE522D" w:rsidRPr="00AE522D" w:rsidRDefault="00AE522D" w:rsidP="00AE522D">
      <w:pPr>
        <w:pStyle w:val="EndNoteBibliography"/>
        <w:ind w:left="720" w:hanging="720"/>
      </w:pPr>
      <w:r w:rsidRPr="00AE522D">
        <w:t>33.  Cuello OH, Caorlin JM, Reviglio VE, Carvajal L, Juarez CP, Palacio de Guerra E, Luna JD. Rhodococcus globerulus keratitis after laser in situ keratomileusis. Journal of cataract and refractive surgery.2002; 28(12): 2235-2237.</w:t>
      </w:r>
    </w:p>
    <w:p w14:paraId="0966752B" w14:textId="77777777" w:rsidR="00AE522D" w:rsidRPr="00AE522D" w:rsidRDefault="00AE522D" w:rsidP="00AE522D">
      <w:pPr>
        <w:pStyle w:val="EndNoteBibliography"/>
        <w:ind w:left="720" w:hanging="720"/>
      </w:pPr>
      <w:r w:rsidRPr="00AE522D">
        <w:lastRenderedPageBreak/>
        <w:t>34.  Suresh PS, Rootman DS. Bilateral infectious keratitis after a laser in situ keratomileusis enhancement procedure. Journal of cataract and refractive surgery.2002; 28(4): 720-721.</w:t>
      </w:r>
    </w:p>
    <w:p w14:paraId="6A5FCADB" w14:textId="77777777" w:rsidR="00AE522D" w:rsidRPr="00AE522D" w:rsidRDefault="00AE522D" w:rsidP="00AE522D">
      <w:pPr>
        <w:pStyle w:val="EndNoteBibliography"/>
        <w:ind w:left="720" w:hanging="720"/>
      </w:pPr>
      <w:r w:rsidRPr="00AE522D">
        <w:t>35.  Freitas D, Alvarenga L, Sampaio J, Mannis M, Sato E, Sousa L, Vieira L, Yu MC, Martins MC, Hoffling-Lima A, Belfort R. An outbreak of Mycobacterium chelonae infection after LASIK. Ophthalmology.2003; 110(2): 276-285.</w:t>
      </w:r>
    </w:p>
    <w:p w14:paraId="36E562C9" w14:textId="77777777" w:rsidR="00AE522D" w:rsidRPr="00AE522D" w:rsidRDefault="00AE522D" w:rsidP="00AE522D">
      <w:pPr>
        <w:pStyle w:val="EndNoteBibliography"/>
        <w:ind w:left="720" w:hanging="720"/>
      </w:pPr>
      <w:r w:rsidRPr="00AE522D">
        <w:t>36.  Karp CL, Tuli SS, Yoo SH, Vroman DT, Alfonso EC, Huang AH, Pflugfelder SC, Culbertson WW. Infectious keratitis after LASIK. Ophthalmology.2003; 110(3): 503-510.</w:t>
      </w:r>
    </w:p>
    <w:p w14:paraId="51EDE833" w14:textId="77777777" w:rsidR="00AE522D" w:rsidRPr="00AE522D" w:rsidRDefault="00AE522D" w:rsidP="00AE522D">
      <w:pPr>
        <w:pStyle w:val="EndNoteBibliography"/>
        <w:ind w:left="720" w:hanging="720"/>
      </w:pPr>
      <w:r w:rsidRPr="00AE522D">
        <w:t>37.  Pache M, Schipper I, Flammer J, Meyer P. Unilateral fungal and mycobacterial keratitis after simultaneous laser in situ keratomileusis. Cornea.2003; 22(1): 72-75.</w:t>
      </w:r>
    </w:p>
    <w:p w14:paraId="47F3EA7F" w14:textId="77777777" w:rsidR="00AE522D" w:rsidRPr="00AE522D" w:rsidRDefault="00AE522D" w:rsidP="00AE522D">
      <w:pPr>
        <w:pStyle w:val="EndNoteBibliography"/>
        <w:ind w:left="720" w:hanging="720"/>
      </w:pPr>
      <w:r w:rsidRPr="00AE522D">
        <w:t>38.  Tuli SS, Yoo SH. Curvularia keratitis after laser in situ keratomileusis from a feline source. Journal of cataract and refractive surgery.2003; 29(5): 1019-1021.</w:t>
      </w:r>
    </w:p>
    <w:p w14:paraId="6DE05041" w14:textId="77777777" w:rsidR="00AE522D" w:rsidRPr="00AE522D" w:rsidRDefault="00AE522D" w:rsidP="00AE522D">
      <w:pPr>
        <w:pStyle w:val="EndNoteBibliography"/>
        <w:ind w:left="720" w:hanging="720"/>
      </w:pPr>
      <w:r w:rsidRPr="00AE522D">
        <w:t>39.  Alfonso JF, Baamonde BM, Santos JM, Astudillo A, Fernández-Vega L. Acremonium fungal infection in 4 patients after laser in situ keratomileusis. Journal of Cataract &amp; Refractive Surgery.2004; 30(1): 262-267.</w:t>
      </w:r>
    </w:p>
    <w:p w14:paraId="6052D7C6" w14:textId="77777777" w:rsidR="00AE522D" w:rsidRPr="00AE522D" w:rsidRDefault="00AE522D" w:rsidP="00AE522D">
      <w:pPr>
        <w:pStyle w:val="EndNoteBibliography"/>
        <w:ind w:left="720" w:hanging="720"/>
      </w:pPr>
      <w:r w:rsidRPr="00AE522D">
        <w:t>40.  Muñoz G, Alió JL, Pérez-Santonja J-J, Artola A, Abad JL. Ulcerative keratitis caused by Serratia marcescens after laser in situ keratomileusis. Journal of cataract and refractive surgery.2004; 30(2): 507-512.</w:t>
      </w:r>
    </w:p>
    <w:p w14:paraId="0F97399E" w14:textId="77777777" w:rsidR="00AE522D" w:rsidRPr="00AE522D" w:rsidRDefault="00AE522D" w:rsidP="00AE522D">
      <w:pPr>
        <w:pStyle w:val="EndNoteBibliography"/>
        <w:ind w:left="720" w:hanging="720"/>
      </w:pPr>
      <w:r w:rsidRPr="00AE522D">
        <w:t>41.  Lee SB, Oliver KM, Strube YNJ, Mohan SK, Slomovic AR. Fourth-generation fluoroquinolones in the treatment of mycobacterial infectious keratitis after laser-assisted in situ keratomileusis surgery. Canadian Journal of Ophthalmology.2005; 40(6): 750-753.</w:t>
      </w:r>
    </w:p>
    <w:p w14:paraId="568A1E0A" w14:textId="77777777" w:rsidR="00AE522D" w:rsidRPr="00AE522D" w:rsidRDefault="00AE522D" w:rsidP="00AE522D">
      <w:pPr>
        <w:pStyle w:val="EndNoteBibliography"/>
        <w:ind w:left="720" w:hanging="720"/>
      </w:pPr>
      <w:r w:rsidRPr="00AE522D">
        <w:t>42.  Verma K, Vajpayee RB, Titiyal JS, Sharma N, Nayak N. Post-LASIK infectious crystalline keratopathy caused by Alternaria. Cornea.2005; 24(8): 1018-1020.</w:t>
      </w:r>
    </w:p>
    <w:p w14:paraId="4B2F0244" w14:textId="77777777" w:rsidR="00AE522D" w:rsidRPr="00AE522D" w:rsidRDefault="00AE522D" w:rsidP="00AE522D">
      <w:pPr>
        <w:pStyle w:val="EndNoteBibliography"/>
        <w:ind w:left="720" w:hanging="720"/>
      </w:pPr>
      <w:r w:rsidRPr="00AE522D">
        <w:t>43.  Hamam RN, Noureddin B, Salti HI, Haddad R, Khoury JM. Recalcitrant post-LASIK Mycobacterium chelonae keratitis eradicated after the use of fourth-generation fluoroquinolone. Ophthalmology.2006; 113(6): 950-954.</w:t>
      </w:r>
    </w:p>
    <w:p w14:paraId="07DE7BD8" w14:textId="77777777" w:rsidR="00AE522D" w:rsidRPr="00AE522D" w:rsidRDefault="00AE522D" w:rsidP="00AE522D">
      <w:pPr>
        <w:pStyle w:val="EndNoteBibliography"/>
        <w:ind w:left="720" w:hanging="720"/>
      </w:pPr>
      <w:r w:rsidRPr="00AE522D">
        <w:t>44.  Sharma N, Sinha R, Singhvi A, Tandon R. Pseudomonas keratitis after laser in situ keratomileusis. Journal of cataract and refractive surgery.2006; 32(3): 519-521.</w:t>
      </w:r>
    </w:p>
    <w:p w14:paraId="19B591FA" w14:textId="77777777" w:rsidR="00AE522D" w:rsidRPr="00AE522D" w:rsidRDefault="00AE522D" w:rsidP="00AE522D">
      <w:pPr>
        <w:pStyle w:val="EndNoteBibliography"/>
        <w:ind w:left="720" w:hanging="720"/>
      </w:pPr>
      <w:r w:rsidRPr="00AE522D">
        <w:t>45.  Chung SH, Mi IR, Min SP, Young TK, Hyung KL, Eung KK. Mycobacterium abscessus keratitis after LASIK with IntraLase® femtosecond laser. Ophthalmologica Journal international d'ophtalmologie International journal of ophthalmology Zeitschrift fur Augenheilkunde.2006; 220(4): 277-280.</w:t>
      </w:r>
    </w:p>
    <w:p w14:paraId="5F6AAFFA" w14:textId="77777777" w:rsidR="00AE522D" w:rsidRPr="00AE522D" w:rsidRDefault="00AE522D" w:rsidP="00AE522D">
      <w:pPr>
        <w:pStyle w:val="EndNoteBibliography"/>
        <w:ind w:left="720" w:hanging="720"/>
      </w:pPr>
      <w:r w:rsidRPr="00AE522D">
        <w:t>46.  Moshirfar M, Meyer JJ, Espandar L. Fourth-generation fluoroquinolone-resistant mycobacterial keratitis after laser in situ keratomileusis. Journal of cataract and refractive surgery.2007; 33(11): 1978-1981.</w:t>
      </w:r>
    </w:p>
    <w:p w14:paraId="1DB252A5" w14:textId="77777777" w:rsidR="00AE522D" w:rsidRPr="00AE522D" w:rsidRDefault="00AE522D" w:rsidP="00AE522D">
      <w:pPr>
        <w:pStyle w:val="EndNoteBibliography"/>
        <w:ind w:left="720" w:hanging="720"/>
      </w:pPr>
      <w:r w:rsidRPr="00AE522D">
        <w:t>47.  Solomon R, Donnenfeld ED, Perry HD, Rubinfeld RS, Ehrenhaus M, Wittpenn JR, Jr., Solomon KD, Manche EE, Moshirfar M, Matzkin DC, Mozayeni RM, Maloney RK. Methicillin-resistant Staphylococcus aureus infectious keratitis following refractive surgery. American journal of ophthalmology.2007; 143(4): 629-634.</w:t>
      </w:r>
    </w:p>
    <w:p w14:paraId="2C6FAA09" w14:textId="77777777" w:rsidR="00AE522D" w:rsidRPr="00AE522D" w:rsidRDefault="00AE522D" w:rsidP="00AE522D">
      <w:pPr>
        <w:pStyle w:val="EndNoteBibliography"/>
        <w:ind w:left="720" w:hanging="720"/>
      </w:pPr>
      <w:r w:rsidRPr="00AE522D">
        <w:t>48.  Semoun O, Bourcier T, Dupas B, Puech M, Maftouhi AE, Borderie V, Laroche L. Early bacterial keratitis after presbyopic LASIK. Cornea.2008; 27(1): 114-116.</w:t>
      </w:r>
    </w:p>
    <w:p w14:paraId="400179E5" w14:textId="77777777" w:rsidR="00AE522D" w:rsidRPr="00AE522D" w:rsidRDefault="00AE522D" w:rsidP="00AE522D">
      <w:pPr>
        <w:pStyle w:val="EndNoteBibliography"/>
        <w:ind w:left="720" w:hanging="720"/>
      </w:pPr>
      <w:r w:rsidRPr="00AE522D">
        <w:t>49.  Chen WL, Tsai YY, Lin JM, Chiang CC. Unilateral Candida parapsilosis interface keratitis after laser in situ keratomileusis: case report and review of the literature. Cornea.2009; 28(1): 105-107.</w:t>
      </w:r>
    </w:p>
    <w:p w14:paraId="360EDC57" w14:textId="77777777" w:rsidR="00AE522D" w:rsidRPr="00AE522D" w:rsidRDefault="00AE522D" w:rsidP="00AE522D">
      <w:pPr>
        <w:pStyle w:val="EndNoteBibliography"/>
        <w:ind w:left="720" w:hanging="720"/>
      </w:pPr>
      <w:r w:rsidRPr="00AE522D">
        <w:t xml:space="preserve">50.  Kamiya K, Kasahara M, Shimizu K. A case of intractable infectious keratitis and subsequent flap </w:t>
      </w:r>
      <w:r w:rsidRPr="00AE522D">
        <w:lastRenderedPageBreak/>
        <w:t>necrosis after laser in situ keratomileusis. Clinical ophthalmology (Auckland, NZ).2009; 3(523-525.</w:t>
      </w:r>
    </w:p>
    <w:p w14:paraId="00F78859" w14:textId="77777777" w:rsidR="00AE522D" w:rsidRPr="00AE522D" w:rsidRDefault="00AE522D" w:rsidP="00AE522D">
      <w:pPr>
        <w:pStyle w:val="EndNoteBibliography"/>
        <w:ind w:left="720" w:hanging="720"/>
      </w:pPr>
      <w:r w:rsidRPr="00AE522D">
        <w:t>51.  Yamaguchi T, Bissen-Miyajima H, Hori-Komai Y, Matsumoto Y, Ebihara N, Takahashi H, Tsubota K, Shimazaki J. Infectious keratitis outbreak after laser in situ keratomileusis at a single laser center in Japan. J Cataract Refract Surg.2011; 37(5): 894-900.</w:t>
      </w:r>
    </w:p>
    <w:p w14:paraId="592C9E24" w14:textId="77777777" w:rsidR="00AE522D" w:rsidRPr="00AE522D" w:rsidRDefault="00AE522D" w:rsidP="00AE522D">
      <w:pPr>
        <w:pStyle w:val="EndNoteBibliography"/>
        <w:ind w:left="720" w:hanging="720"/>
      </w:pPr>
      <w:r w:rsidRPr="00AE522D">
        <w:t>52.  Au J, Plesec T, Rocha K, Dupps W, Jr., Krueger R. Early post-LASIK flap amputation in the treatment of aggressive, branching keratitis: a case report. Arq Bras Oftalmol.2016; 79(1): 50-52.</w:t>
      </w:r>
    </w:p>
    <w:p w14:paraId="7EFA22C9" w14:textId="77777777" w:rsidR="00AE522D" w:rsidRPr="00AE522D" w:rsidRDefault="00AE522D" w:rsidP="00AE522D">
      <w:pPr>
        <w:pStyle w:val="EndNoteBibliography"/>
        <w:ind w:left="720" w:hanging="720"/>
      </w:pPr>
      <w:r w:rsidRPr="00AE522D">
        <w:t>53.  Fulcher SF, Fader RC, Rosa RH, Jr., Holmes GP. Delayed-onset mycobacterial keratitis after LASIK. Cornea.2002; 21(6): 546-554.</w:t>
      </w:r>
    </w:p>
    <w:p w14:paraId="644B4775" w14:textId="77777777" w:rsidR="00AE522D" w:rsidRPr="00AE522D" w:rsidRDefault="00AE522D" w:rsidP="00AE522D">
      <w:pPr>
        <w:pStyle w:val="EndNoteBibliography"/>
        <w:ind w:left="720" w:hanging="720"/>
      </w:pPr>
      <w:r w:rsidRPr="00AE522D">
        <w:t>54.  Daines BS, Vroman DT, Sandoval HP, Steed LL, Solomon KD. Rapid diagnosis and treatment of myocardial keratitis after laser in situ keratomileusis. Journal of cataract and refractive surgery.2003; 29(5): 1014-1018.</w:t>
      </w:r>
    </w:p>
    <w:p w14:paraId="7A275912" w14:textId="77777777" w:rsidR="00AE522D" w:rsidRPr="00AE522D" w:rsidRDefault="00AE522D" w:rsidP="00AE522D">
      <w:pPr>
        <w:pStyle w:val="EndNoteBibliography"/>
        <w:ind w:left="720" w:hanging="720"/>
      </w:pPr>
      <w:r w:rsidRPr="00AE522D">
        <w:t>55.  Ferrer C, Rodriguez-Prats JL, Abad JL, Alio JL. Unusual anaerobic bacteria in keratitis after laser in situ keratomileusis: Diagnosis using molecular biology methods. Journal of cataract and refractive surgery.2004; 30(8): 1790-1794.</w:t>
      </w:r>
    </w:p>
    <w:p w14:paraId="7C6A5435" w14:textId="77777777" w:rsidR="00AE522D" w:rsidRPr="00AE522D" w:rsidRDefault="00AE522D" w:rsidP="00AE522D">
      <w:pPr>
        <w:pStyle w:val="EndNoteBibliography"/>
        <w:ind w:left="720" w:hanging="720"/>
      </w:pPr>
      <w:r w:rsidRPr="00AE522D">
        <w:t>56.  Jabbarvand M, Hashemian MR, Abedinifar Z, Amini A. Nattrassia mangiferae keratitis after laser in situ keratomileusis. Journal of cataract and refractive surgery.2004; 30(1): 268-272.</w:t>
      </w:r>
    </w:p>
    <w:p w14:paraId="7D655CB3" w14:textId="77777777" w:rsidR="00AE522D" w:rsidRPr="00AE522D" w:rsidRDefault="00AE522D" w:rsidP="00AE522D">
      <w:pPr>
        <w:pStyle w:val="EndNoteBibliography"/>
        <w:ind w:left="720" w:hanging="720"/>
      </w:pPr>
      <w:r w:rsidRPr="00AE522D">
        <w:t>57.  Reinhard T, Knorz M, Sundmacher R. Recurrent interface infiltration with hypopyon after astigmatic laser in situ keratomileusis on a penetrating corneal graft. Journal of cataract and refractive surgery.2004; 30(1): 257-258.</w:t>
      </w:r>
    </w:p>
    <w:p w14:paraId="1E6F7283" w14:textId="77777777" w:rsidR="00AE522D" w:rsidRPr="00AE522D" w:rsidRDefault="00AE522D" w:rsidP="00AE522D">
      <w:pPr>
        <w:pStyle w:val="EndNoteBibliography"/>
        <w:ind w:left="720" w:hanging="720"/>
      </w:pPr>
      <w:r w:rsidRPr="00AE522D">
        <w:t>58.  Solomon R, Biser SA, Donnenfeld ED, Perry HD, Doshi SJ, Lee CC. Candida parapsilosis keratitis following treatment of epithelial ingrowth after laser in situ keratomileusis. Eye and Contact Lens.2004; 30(2): 85-86.</w:t>
      </w:r>
    </w:p>
    <w:p w14:paraId="7E197534" w14:textId="77777777" w:rsidR="00AE522D" w:rsidRPr="00AE522D" w:rsidRDefault="00AE522D" w:rsidP="00AE522D">
      <w:pPr>
        <w:pStyle w:val="EndNoteBibliography"/>
        <w:ind w:left="720" w:hanging="720"/>
      </w:pPr>
      <w:r w:rsidRPr="00AE522D">
        <w:t>59.  Patel NR, Reidy JJ, Gonzalez-Fernandez F. Nocardia keratitis after laser in situ keratomileusis: Clinicopathologic correlation. Journal of cataract and refractive surgery.2005; 31(10): 2012-2015.</w:t>
      </w:r>
    </w:p>
    <w:p w14:paraId="6006B9A8" w14:textId="77777777" w:rsidR="00AE522D" w:rsidRPr="00AE522D" w:rsidRDefault="00AE522D" w:rsidP="00AE522D">
      <w:pPr>
        <w:pStyle w:val="EndNoteBibliography"/>
        <w:ind w:left="720" w:hanging="720"/>
      </w:pPr>
      <w:r w:rsidRPr="00AE522D">
        <w:t>60.  Yang KS, Chen YF, Lin KK, Hsiao CH. Mycobacterium keratitis after laser in situ keratomileusis. Cornea.2005; 24(3): 344-346.</w:t>
      </w:r>
    </w:p>
    <w:p w14:paraId="07C1BB41" w14:textId="77777777" w:rsidR="00AE522D" w:rsidRPr="00AE522D" w:rsidRDefault="00AE522D" w:rsidP="00AE522D">
      <w:pPr>
        <w:pStyle w:val="EndNoteBibliography"/>
        <w:ind w:left="720" w:hanging="720"/>
      </w:pPr>
      <w:r w:rsidRPr="00AE522D">
        <w:t>61.  Rahimi F, Hashemian MN, Rajabi MT. Aspergillus fumigatus keratitis after laser in situ keratomileusis: a case report and review of post-LASIK fungal keratitis. EYE.2007; 21(6): 843-845.</w:t>
      </w:r>
    </w:p>
    <w:p w14:paraId="682B666B" w14:textId="77777777" w:rsidR="00AE522D" w:rsidRPr="00AE522D" w:rsidRDefault="00AE522D" w:rsidP="00AE522D">
      <w:pPr>
        <w:pStyle w:val="EndNoteBibliography"/>
        <w:ind w:left="720" w:hanging="720"/>
      </w:pPr>
      <w:r w:rsidRPr="00AE522D">
        <w:t>62.  Sun Y, Jain A, Ta CN. Aspergillus fumigatus keratitis following laser in situ keratomileusis. Journal of cataract and refractive surgery.2007; 33(10): 1806-1807.</w:t>
      </w:r>
    </w:p>
    <w:p w14:paraId="4E40C15A" w14:textId="77777777" w:rsidR="00AE522D" w:rsidRPr="00AE522D" w:rsidRDefault="00AE522D" w:rsidP="00AE522D">
      <w:pPr>
        <w:pStyle w:val="EndNoteBibliography"/>
        <w:ind w:left="720" w:hanging="720"/>
      </w:pPr>
      <w:r w:rsidRPr="00AE522D">
        <w:t>63.  Susiyanti M, Mehta JS, Tan DT. Bilateral deep anterior lamellar keratoplasty for the management of bilateral post-LASIK mycobacterial keratitis. Journal of cataract and refractive surgery.2007; 33(9): 1641-1643.</w:t>
      </w:r>
    </w:p>
    <w:p w14:paraId="779664ED" w14:textId="77777777" w:rsidR="00AE522D" w:rsidRPr="00AE522D" w:rsidRDefault="00AE522D" w:rsidP="00AE522D">
      <w:pPr>
        <w:pStyle w:val="EndNoteBibliography"/>
        <w:ind w:left="720" w:hanging="720"/>
      </w:pPr>
      <w:r w:rsidRPr="00AE522D">
        <w:t>64.  Linke SJ, Skevas C, Richard G, Katz T. Bilateral Achromobacter xylosoxidans keratitis after laser in situ keratomileusis. Journal of cataract and refractive surgery.2010; 36(6): 1045-1047.</w:t>
      </w:r>
    </w:p>
    <w:p w14:paraId="074F2392" w14:textId="77777777" w:rsidR="00AE522D" w:rsidRPr="00AE522D" w:rsidRDefault="00AE522D" w:rsidP="00AE522D">
      <w:pPr>
        <w:pStyle w:val="EndNoteBibliography"/>
        <w:ind w:left="720" w:hanging="720"/>
      </w:pPr>
      <w:r w:rsidRPr="00AE522D">
        <w:t>65.  Sekeroglu HT, Erdem E, Yar K, Yagmur M, Ersoz TR, Uguz A. A Rare Devastating Complication of Lasik: Bilateral Fungal Keratitis. JOURNAL OF OPHTHALMOLOGY.2010; 2010(</w:t>
      </w:r>
    </w:p>
    <w:p w14:paraId="617F0328" w14:textId="77777777" w:rsidR="00AE522D" w:rsidRPr="00AE522D" w:rsidRDefault="00AE522D" w:rsidP="00AE522D">
      <w:pPr>
        <w:pStyle w:val="EndNoteBibliography"/>
        <w:ind w:left="720" w:hanging="720"/>
      </w:pPr>
      <w:r w:rsidRPr="00AE522D">
        <w:t>66.  Labiris G, Troeber L, Gatzioufas Z, Stavridis E, Seitz B. Bilateral Fusarium oxysporum keratitis after laser in situ keratomileusis. Journal of cataract and refractive surgery.2012; 38(11): 2040-2044.</w:t>
      </w:r>
    </w:p>
    <w:p w14:paraId="5F863103" w14:textId="77777777" w:rsidR="00AE522D" w:rsidRPr="00AE522D" w:rsidRDefault="00AE522D" w:rsidP="00AE522D">
      <w:pPr>
        <w:pStyle w:val="EndNoteBibliography"/>
        <w:ind w:left="720" w:hanging="720"/>
      </w:pPr>
      <w:r w:rsidRPr="00AE522D">
        <w:lastRenderedPageBreak/>
        <w:t>67.  Mittal V, Jain R, Mittal R, Sangwan VS. Post-Laser In Situ Keratomileusis Interface Fungal Keratitis. Cornea.2014; 33(10): 1022-1030.</w:t>
      </w:r>
    </w:p>
    <w:p w14:paraId="4DF482C0" w14:textId="77777777" w:rsidR="00AE522D" w:rsidRPr="00AE522D" w:rsidRDefault="00AE522D" w:rsidP="00AE522D">
      <w:pPr>
        <w:pStyle w:val="EndNoteBibliography"/>
        <w:ind w:left="720" w:hanging="720"/>
      </w:pPr>
      <w:r w:rsidRPr="00AE522D">
        <w:t>68.  Bostan C, Slim E, Choremis J, Boutin T, Brunette I, Mabon M, Talajic JC. Successful management of severe post-LASIK Mycobacterium abscessus keratitis with topical amikacin and linezolid, flap ablation, and topical corticosteroids. Journal of cataract and refractive surgery.2019; 45(7): 1032-1035.</w:t>
      </w:r>
    </w:p>
    <w:p w14:paraId="1C1CA664" w14:textId="77777777" w:rsidR="00AE522D" w:rsidRPr="00AE522D" w:rsidRDefault="00AE522D" w:rsidP="00AE522D">
      <w:pPr>
        <w:pStyle w:val="EndNoteBibliography"/>
        <w:ind w:left="720" w:hanging="720"/>
      </w:pPr>
      <w:r w:rsidRPr="00AE522D">
        <w:t>69.  Eleiwa T, Ozcan E, Abdelrahman S, Solyman O, Elhusseiny AM, Youssef G, Bayoumy A. Case Series of Perforated Keratomycosis after Laser-Assisted In Situ Keratomileusis. Case reports in ophthalmological medicine.2020; 2020(7237903-7237903.</w:t>
      </w:r>
    </w:p>
    <w:p w14:paraId="4492AF59" w14:textId="77777777" w:rsidR="00AE522D" w:rsidRPr="00AE522D" w:rsidRDefault="00AE522D" w:rsidP="00AE522D">
      <w:pPr>
        <w:pStyle w:val="EndNoteBibliography"/>
        <w:ind w:left="720" w:hanging="720"/>
      </w:pPr>
      <w:r w:rsidRPr="00AE522D">
        <w:t>70.  Baptista PM, Vieira R, Monteiro S, Abreu AC, Gomes M, Pinto MdC. Keratitis by Scopulariopsis brevicaulis Fungus After LASIK - A Case Report. International medical case reports journal.2021; 14(107-110.</w:t>
      </w:r>
    </w:p>
    <w:p w14:paraId="5698ADF8" w14:textId="77777777" w:rsidR="00AE522D" w:rsidRPr="00AE522D" w:rsidRDefault="00AE522D" w:rsidP="00AE522D">
      <w:pPr>
        <w:pStyle w:val="EndNoteBibliography"/>
        <w:ind w:left="720" w:hanging="720"/>
      </w:pPr>
      <w:r w:rsidRPr="00AE522D">
        <w:t>71.  Moshirfar M, Welling JD, Feiz V, Holz H, Clinch TE. Infectious and noninfectious keratitis after laser in situ keratomileusis Occurrence, management, and visual outcomes. Journal of cataract and refractive surgery.2007; 33(3): 474-483.</w:t>
      </w:r>
    </w:p>
    <w:p w14:paraId="14F76039" w14:textId="77777777" w:rsidR="00AE522D" w:rsidRPr="00AE522D" w:rsidRDefault="00AE522D" w:rsidP="00AE522D">
      <w:pPr>
        <w:pStyle w:val="EndNoteBibliography"/>
        <w:ind w:left="720" w:hanging="720"/>
      </w:pPr>
      <w:r w:rsidRPr="00AE522D">
        <w:t>72.  Hofling-Lima AL, Branco BC, Romano AC, Campos MQ, Moreira H, Miranda D, Kwitko S, de Freitas D, Casanova FH, Sartori M, Schor P, Souza LB. Corneal infections after implantation of intracorneal ring segments. Cornea.2004; 23(6): 547-549.</w:t>
      </w:r>
    </w:p>
    <w:p w14:paraId="1B64993F" w14:textId="77777777" w:rsidR="00AE522D" w:rsidRPr="00AE522D" w:rsidRDefault="00AE522D" w:rsidP="00AE522D">
      <w:pPr>
        <w:pStyle w:val="EndNoteBibliography"/>
        <w:ind w:left="720" w:hanging="720"/>
      </w:pPr>
      <w:r w:rsidRPr="00AE522D">
        <w:t>73.  Galvis V, Tello A, Delgado J, Valencia F, Gómez AJ, Diaz LA. Late bacterial keratitis after intracorneal ring segments (Ferrara ring) insertion for keratoconus. Cornea.2007; 26(10): 1282-1284.</w:t>
      </w:r>
    </w:p>
    <w:p w14:paraId="2A970923" w14:textId="77777777" w:rsidR="00AE522D" w:rsidRPr="00AE522D" w:rsidRDefault="00AE522D" w:rsidP="00AE522D">
      <w:pPr>
        <w:pStyle w:val="EndNoteBibliography"/>
        <w:ind w:left="720" w:hanging="720"/>
      </w:pPr>
      <w:r w:rsidRPr="00AE522D">
        <w:t>74.  Chaudhry IA, Al-Ghamdi AA, Kirat O, Al-Swelmi F, Al-Rashed W, Shamsi FA. Bilateral infectious keratitis after implantation of intrastromal corneal ring segments. Cornea.2010; 29(3): 339-341.</w:t>
      </w:r>
    </w:p>
    <w:p w14:paraId="6BA41F85" w14:textId="77777777" w:rsidR="00AE522D" w:rsidRPr="00AE522D" w:rsidRDefault="00AE522D" w:rsidP="00AE522D">
      <w:pPr>
        <w:pStyle w:val="EndNoteBibliography"/>
        <w:ind w:left="720" w:hanging="720"/>
      </w:pPr>
      <w:r w:rsidRPr="00AE522D">
        <w:t>75.  Sanchis SMI, Sargues LR, Andres RC. Streptococcus vestibularis atypical infectious keratits after intracorneal ring segment implantation (May, 10.1177/11206721211014718, 2021). European journal of ophthalmology.</w:t>
      </w:r>
    </w:p>
    <w:p w14:paraId="4390AAC3" w14:textId="77777777" w:rsidR="00AE522D" w:rsidRPr="00AE522D" w:rsidRDefault="00AE522D" w:rsidP="00AE522D">
      <w:pPr>
        <w:pStyle w:val="EndNoteBibliography"/>
        <w:ind w:left="720" w:hanging="720"/>
      </w:pPr>
      <w:r w:rsidRPr="00AE522D">
        <w:t>76.  Chalasani R, Beltz J, Jhanji V, Vajpayee RB. Microbial keratitis following intracorneal ring segment implantation. BRITISH JOURNAL OF OPHTHALMOLOGY.2010; 94(11): 1541-1555.</w:t>
      </w:r>
    </w:p>
    <w:p w14:paraId="0010FD27" w14:textId="77777777" w:rsidR="00AE522D" w:rsidRPr="00AE522D" w:rsidRDefault="00AE522D" w:rsidP="00AE522D">
      <w:pPr>
        <w:pStyle w:val="EndNoteBibliography"/>
        <w:ind w:left="720" w:hanging="720"/>
      </w:pPr>
      <w:r w:rsidRPr="00AE522D">
        <w:t>77.  Tabatabaei SA, Soleimani M, Mirghorbani M, Tafti ZF, Rahimi F. Microbial keratitis following intracorneal ring implantation. Clin Exp Optom.2019; 102(1): 35-42.</w:t>
      </w:r>
    </w:p>
    <w:p w14:paraId="0E27BE29" w14:textId="77777777" w:rsidR="00AE522D" w:rsidRPr="00AE522D" w:rsidRDefault="00AE522D" w:rsidP="00AE522D">
      <w:pPr>
        <w:pStyle w:val="EndNoteBibliography"/>
        <w:ind w:left="720" w:hanging="720"/>
      </w:pPr>
      <w:r w:rsidRPr="00AE522D">
        <w:t>78.  Jung S-w, Kwon YA, Lee MK, Song SW. Epidermophyton fungal keratitis following laser-assisted subepithelial keratectomy. Journal of cataract and refractive surgery.2009; 35(12): 2157-2160.</w:t>
      </w:r>
    </w:p>
    <w:p w14:paraId="542EC752" w14:textId="77777777" w:rsidR="00AE522D" w:rsidRPr="00AE522D" w:rsidRDefault="00AE522D" w:rsidP="00AE522D">
      <w:pPr>
        <w:pStyle w:val="EndNoteBibliography"/>
        <w:ind w:left="720" w:hanging="720"/>
      </w:pPr>
      <w:r w:rsidRPr="00AE522D">
        <w:t>79.  de Rojas V, Llovet F, Martínez M, Cobo-Soriano R, Ortega-Usobiaga J, Beltrán J, Baviera J. Infectious keratitis in 18,651 laser surface ablation procedures. J Cataract Refract Surg.2011; 37(10): 1822-1831.</w:t>
      </w:r>
    </w:p>
    <w:p w14:paraId="6E2C6B88" w14:textId="77777777" w:rsidR="00AE522D" w:rsidRPr="00AE522D" w:rsidRDefault="00AE522D" w:rsidP="00AE522D">
      <w:pPr>
        <w:pStyle w:val="EndNoteBibliography"/>
        <w:ind w:left="720" w:hanging="720"/>
      </w:pPr>
      <w:r w:rsidRPr="00AE522D">
        <w:t>80.  Nomi N, Morishige N, Yamada N, Chikama TI, Nishida T. Two cases of methicillin-resistant Staphylococcus aureus keratitis after Epi-LASIK. Jpn J Ophthalmol.2008; 52(6): 440-443.</w:t>
      </w:r>
    </w:p>
    <w:p w14:paraId="0C4F108D" w14:textId="77777777" w:rsidR="00AE522D" w:rsidRPr="00AE522D" w:rsidRDefault="00AE522D" w:rsidP="00AE522D">
      <w:pPr>
        <w:pStyle w:val="EndNoteBibliography"/>
        <w:ind w:left="720" w:hanging="720"/>
      </w:pPr>
      <w:r w:rsidRPr="00AE522D">
        <w:t>81.  Chehaibou I, Sandali O, Ameline B, Bouheraoua N, Borderie V, Laroche L. Bilateral infectious keratitis after small-incision lenticule extraction. Journal of cataract and refractive surgery.2016; 42(4): 626-630.</w:t>
      </w:r>
    </w:p>
    <w:p w14:paraId="2D771962" w14:textId="77777777" w:rsidR="00AE522D" w:rsidRPr="00AE522D" w:rsidRDefault="00AE522D" w:rsidP="00AE522D">
      <w:pPr>
        <w:pStyle w:val="EndNoteBibliography"/>
        <w:ind w:left="720" w:hanging="720"/>
      </w:pPr>
      <w:r w:rsidRPr="00AE522D">
        <w:t>82.  Ganesh S, Brar S, Nagesh BN. Management of infectious keratitis following uneventful small-incision lenticule extraction using a multimodal approach - A case report. Indian journal of ophthalmology.2020; 68(12): 3064-3066.</w:t>
      </w:r>
    </w:p>
    <w:p w14:paraId="50D6AD72" w14:textId="77777777" w:rsidR="00AE522D" w:rsidRPr="00AE522D" w:rsidRDefault="00AE522D" w:rsidP="00AE522D">
      <w:pPr>
        <w:pStyle w:val="EndNoteBibliography"/>
        <w:ind w:left="720" w:hanging="720"/>
      </w:pPr>
      <w:r w:rsidRPr="00AE522D">
        <w:t xml:space="preserve">83.  Soleimani M, Haydar AA. Fungal keratitis after small incision lenticule extraction (SMILE): a case </w:t>
      </w:r>
      <w:r w:rsidRPr="00AE522D">
        <w:lastRenderedPageBreak/>
        <w:t>report and review of the literature. J Ophthalmic Inflamm Infect.2021; 11(1): 25.</w:t>
      </w:r>
    </w:p>
    <w:p w14:paraId="07AE60C5" w14:textId="77777777" w:rsidR="00AE522D" w:rsidRPr="00AE522D" w:rsidRDefault="00AE522D" w:rsidP="00AE522D">
      <w:pPr>
        <w:pStyle w:val="EndNoteBibliography"/>
        <w:ind w:left="720" w:hanging="720"/>
      </w:pPr>
      <w:r w:rsidRPr="00AE522D">
        <w:t>84.  Sachdev GS, Diwan S, Sachdev MS. Unilateral fungal keratitis after small-incision lenticule extraction. JCRS Online Case Reports.2019; 7(1): 11-13.</w:t>
      </w:r>
    </w:p>
    <w:p w14:paraId="51BE8580" w14:textId="73045143" w:rsidR="005D22CE" w:rsidRDefault="00AE522D">
      <w:r>
        <w:fldChar w:fldCharType="end"/>
      </w:r>
    </w:p>
    <w:sectPr w:rsidR="005D22C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ataract Refract Surg&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xv2adzpzp9v6exdp9v5vsotfz2te00vtd5&quot;&gt;眼科-文献库&lt;record-ids&gt;&lt;item&gt;4299&lt;/item&gt;&lt;item&gt;4302&lt;/item&gt;&lt;item&gt;4304&lt;/item&gt;&lt;item&gt;4306&lt;/item&gt;&lt;item&gt;4322&lt;/item&gt;&lt;item&gt;4325&lt;/item&gt;&lt;item&gt;4326&lt;/item&gt;&lt;item&gt;4327&lt;/item&gt;&lt;item&gt;4328&lt;/item&gt;&lt;item&gt;4329&lt;/item&gt;&lt;item&gt;4330&lt;/item&gt;&lt;item&gt;4331&lt;/item&gt;&lt;item&gt;4332&lt;/item&gt;&lt;item&gt;4333&lt;/item&gt;&lt;item&gt;4334&lt;/item&gt;&lt;item&gt;4335&lt;/item&gt;&lt;item&gt;4336&lt;/item&gt;&lt;item&gt;4339&lt;/item&gt;&lt;item&gt;4340&lt;/item&gt;&lt;item&gt;4341&lt;/item&gt;&lt;item&gt;4343&lt;/item&gt;&lt;item&gt;4344&lt;/item&gt;&lt;item&gt;4346&lt;/item&gt;&lt;item&gt;4347&lt;/item&gt;&lt;item&gt;4349&lt;/item&gt;&lt;item&gt;4353&lt;/item&gt;&lt;item&gt;4355&lt;/item&gt;&lt;item&gt;4356&lt;/item&gt;&lt;item&gt;4358&lt;/item&gt;&lt;item&gt;4359&lt;/item&gt;&lt;item&gt;4362&lt;/item&gt;&lt;item&gt;4364&lt;/item&gt;&lt;item&gt;4365&lt;/item&gt;&lt;item&gt;4366&lt;/item&gt;&lt;item&gt;4379&lt;/item&gt;&lt;item&gt;4440&lt;/item&gt;&lt;item&gt;4474&lt;/item&gt;&lt;item&gt;4589&lt;/item&gt;&lt;item&gt;5242&lt;/item&gt;&lt;item&gt;5878&lt;/item&gt;&lt;item&gt;5932&lt;/item&gt;&lt;item&gt;6386&lt;/item&gt;&lt;item&gt;7410&lt;/item&gt;&lt;item&gt;7418&lt;/item&gt;&lt;item&gt;7441&lt;/item&gt;&lt;item&gt;7510&lt;/item&gt;&lt;item&gt;7518&lt;/item&gt;&lt;item&gt;7553&lt;/item&gt;&lt;item&gt;7667&lt;/item&gt;&lt;item&gt;7783&lt;/item&gt;&lt;item&gt;7843&lt;/item&gt;&lt;item&gt;8271&lt;/item&gt;&lt;item&gt;8293&lt;/item&gt;&lt;item&gt;8307&lt;/item&gt;&lt;item&gt;8312&lt;/item&gt;&lt;item&gt;8327&lt;/item&gt;&lt;item&gt;8337&lt;/item&gt;&lt;item&gt;8343&lt;/item&gt;&lt;item&gt;8350&lt;/item&gt;&lt;item&gt;8351&lt;/item&gt;&lt;item&gt;8352&lt;/item&gt;&lt;item&gt;8356&lt;/item&gt;&lt;item&gt;8362&lt;/item&gt;&lt;item&gt;8363&lt;/item&gt;&lt;item&gt;8369&lt;/item&gt;&lt;item&gt;8402&lt;/item&gt;&lt;item&gt;8409&lt;/item&gt;&lt;item&gt;8411&lt;/item&gt;&lt;item&gt;8434&lt;/item&gt;&lt;item&gt;8437&lt;/item&gt;&lt;item&gt;8809&lt;/item&gt;&lt;item&gt;8819&lt;/item&gt;&lt;item&gt;8837&lt;/item&gt;&lt;item&gt;8962&lt;/item&gt;&lt;item&gt;8982&lt;/item&gt;&lt;item&gt;8984&lt;/item&gt;&lt;item&gt;8985&lt;/item&gt;&lt;item&gt;8986&lt;/item&gt;&lt;item&gt;8987&lt;/item&gt;&lt;/record-ids&gt;&lt;/item&gt;&lt;/Libraries&gt;"/>
  </w:docVars>
  <w:rsids>
    <w:rsidRoot w:val="00AE522D"/>
    <w:rsid w:val="00292D2D"/>
    <w:rsid w:val="00363BE2"/>
    <w:rsid w:val="005D22CE"/>
    <w:rsid w:val="005F7AF7"/>
    <w:rsid w:val="00AE52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EC168"/>
  <w15:chartTrackingRefBased/>
  <w15:docId w15:val="{50C1B8DC-1AD6-4B58-A6F1-B7212EB29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E522D"/>
    <w:pPr>
      <w:widowControl w:val="0"/>
      <w:jc w:val="both"/>
    </w:pPr>
    <w:rPr>
      <w:rFonts w:ascii="Times New Roman" w:eastAsia="Times New Roman" w:hAnsi="Times New Roma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AE522D"/>
    <w:pPr>
      <w:jc w:val="center"/>
    </w:pPr>
    <w:rPr>
      <w:rFonts w:cs="Times New Roman"/>
      <w:noProof/>
      <w:sz w:val="20"/>
    </w:rPr>
  </w:style>
  <w:style w:type="character" w:customStyle="1" w:styleId="EndNoteBibliographyTitle0">
    <w:name w:val="EndNote Bibliography Title 字符"/>
    <w:basedOn w:val="a0"/>
    <w:link w:val="EndNoteBibliographyTitle"/>
    <w:rsid w:val="00AE522D"/>
    <w:rPr>
      <w:rFonts w:ascii="Times New Roman" w:eastAsia="Times New Roman" w:hAnsi="Times New Roman" w:cs="Times New Roman"/>
      <w:noProof/>
      <w:sz w:val="20"/>
    </w:rPr>
  </w:style>
  <w:style w:type="paragraph" w:customStyle="1" w:styleId="EndNoteBibliography">
    <w:name w:val="EndNote Bibliography"/>
    <w:basedOn w:val="a"/>
    <w:link w:val="EndNoteBibliography0"/>
    <w:rsid w:val="00AE522D"/>
    <w:rPr>
      <w:rFonts w:cs="Times New Roman"/>
      <w:noProof/>
      <w:sz w:val="20"/>
    </w:rPr>
  </w:style>
  <w:style w:type="character" w:customStyle="1" w:styleId="EndNoteBibliography0">
    <w:name w:val="EndNote Bibliography 字符"/>
    <w:basedOn w:val="a0"/>
    <w:link w:val="EndNoteBibliography"/>
    <w:rsid w:val="00AE522D"/>
    <w:rPr>
      <w:rFonts w:ascii="Times New Roman" w:eastAsia="Times New Roman" w:hAnsi="Times New Roman"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623</Words>
  <Characters>14957</Characters>
  <Application>Microsoft Office Word</Application>
  <DocSecurity>0</DocSecurity>
  <Lines>124</Lines>
  <Paragraphs>35</Paragraphs>
  <ScaleCrop>false</ScaleCrop>
  <Company/>
  <LinksUpToDate>false</LinksUpToDate>
  <CharactersWithSpaces>1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jiamin159@outlook.com</dc:creator>
  <cp:keywords/>
  <dc:description/>
  <cp:lastModifiedBy>liujiamin159@outlook.com</cp:lastModifiedBy>
  <cp:revision>1</cp:revision>
  <dcterms:created xsi:type="dcterms:W3CDTF">2022-10-22T11:10:00Z</dcterms:created>
  <dcterms:modified xsi:type="dcterms:W3CDTF">2022-10-22T11:16:00Z</dcterms:modified>
</cp:coreProperties>
</file>